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FC044" w14:textId="36C470AA" w:rsidR="00E07C3A" w:rsidRPr="005A2925" w:rsidRDefault="00FC7173" w:rsidP="00E07C3A">
      <w:r w:rsidRPr="005A2925">
        <w:rPr>
          <w:b/>
        </w:rPr>
        <w:t>Full Title:</w:t>
      </w:r>
      <w:r w:rsidRPr="005A2925">
        <w:t xml:space="preserve"> </w:t>
      </w:r>
      <w:r w:rsidR="00E07C3A" w:rsidRPr="005A2925">
        <w:t xml:space="preserve">White Matter Hypointensities and Hyperintensities have Equivalent Correlations with Age and CSF </w:t>
      </w:r>
      <w:r w:rsidR="00E07C3A" w:rsidRPr="005A2925">
        <w:sym w:font="Symbol" w:char="F062"/>
      </w:r>
      <w:r w:rsidR="00E07C3A" w:rsidRPr="005A2925">
        <w:t xml:space="preserve">-amyloid in </w:t>
      </w:r>
      <w:r w:rsidR="00421DD7" w:rsidRPr="005A2925">
        <w:t xml:space="preserve">the </w:t>
      </w:r>
      <w:r w:rsidR="00E07C3A" w:rsidRPr="005A2925">
        <w:t>Non-demented Elderly</w:t>
      </w:r>
    </w:p>
    <w:p w14:paraId="60ED760A" w14:textId="6DC940C3" w:rsidR="00CB7401" w:rsidRPr="005A2925" w:rsidRDefault="00CB7401" w:rsidP="00E07C3A">
      <w:pPr>
        <w:rPr>
          <w:b/>
        </w:rPr>
      </w:pPr>
    </w:p>
    <w:p w14:paraId="04ABCC76" w14:textId="3C6742C3" w:rsidR="00CB7401" w:rsidRPr="005A2925" w:rsidRDefault="00FC7173" w:rsidP="00334072">
      <w:pPr>
        <w:ind w:left="900" w:hanging="900"/>
      </w:pPr>
      <w:r w:rsidRPr="005A2925">
        <w:rPr>
          <w:b/>
        </w:rPr>
        <w:t>Authors:</w:t>
      </w:r>
      <w:r w:rsidRPr="005A2925">
        <w:t xml:space="preserve"> </w:t>
      </w:r>
      <w:r w:rsidR="00CB7401" w:rsidRPr="005A2925">
        <w:t>Ke Wei</w:t>
      </w:r>
      <w:r w:rsidR="00CB7401" w:rsidRPr="005A2925">
        <w:rPr>
          <w:vertAlign w:val="superscript"/>
        </w:rPr>
        <w:t>1</w:t>
      </w:r>
      <w:r w:rsidR="00CB7401" w:rsidRPr="005A2925">
        <w:t>, Thao Tran</w:t>
      </w:r>
      <w:r w:rsidR="00CB7401" w:rsidRPr="005A2925">
        <w:rPr>
          <w:vertAlign w:val="superscript"/>
        </w:rPr>
        <w:t>1</w:t>
      </w:r>
      <w:r w:rsidR="00CB7401" w:rsidRPr="005A2925">
        <w:t>, Karen Chu</w:t>
      </w:r>
      <w:r w:rsidR="00CB7401" w:rsidRPr="005A2925">
        <w:rPr>
          <w:vertAlign w:val="superscript"/>
        </w:rPr>
        <w:t>1</w:t>
      </w:r>
      <w:r w:rsidR="00CB7401" w:rsidRPr="005A2925">
        <w:t>, Matthew T. Borzage</w:t>
      </w:r>
      <w:r w:rsidR="00CB7401" w:rsidRPr="005A2925">
        <w:rPr>
          <w:vertAlign w:val="superscript"/>
        </w:rPr>
        <w:t>3</w:t>
      </w:r>
      <w:r w:rsidR="00CB7401" w:rsidRPr="005A2925">
        <w:t>, Meredith N. Braskie</w:t>
      </w:r>
      <w:r w:rsidR="00CB7401" w:rsidRPr="005A2925">
        <w:rPr>
          <w:vertAlign w:val="superscript"/>
        </w:rPr>
        <w:t>4</w:t>
      </w:r>
      <w:r w:rsidR="00CB7401" w:rsidRPr="005A2925">
        <w:t>, Michael G. Harrington</w:t>
      </w:r>
      <w:r w:rsidR="00CB7401" w:rsidRPr="005A2925">
        <w:rPr>
          <w:vertAlign w:val="superscript"/>
        </w:rPr>
        <w:t>2</w:t>
      </w:r>
      <w:r w:rsidR="00CB7401" w:rsidRPr="005A2925">
        <w:t>, Kevin King</w:t>
      </w:r>
      <w:r w:rsidR="00CB7401" w:rsidRPr="005A2925">
        <w:rPr>
          <w:vertAlign w:val="superscript"/>
        </w:rPr>
        <w:t>1</w:t>
      </w:r>
    </w:p>
    <w:p w14:paraId="4DCF7547" w14:textId="77777777" w:rsidR="00CB7401" w:rsidRPr="005A2925" w:rsidRDefault="00CB7401" w:rsidP="00CB7401">
      <w:pPr>
        <w:rPr>
          <w:b/>
        </w:rPr>
      </w:pPr>
    </w:p>
    <w:p w14:paraId="2AD2F74A" w14:textId="506E974D" w:rsidR="00CB7401" w:rsidRPr="005A2925" w:rsidRDefault="00CB7401" w:rsidP="00D108BF">
      <w:pPr>
        <w:ind w:left="180" w:hanging="180"/>
      </w:pPr>
      <w:r w:rsidRPr="005A2925">
        <w:rPr>
          <w:vertAlign w:val="superscript"/>
        </w:rPr>
        <w:t>1</w:t>
      </w:r>
      <w:r w:rsidR="00D108BF" w:rsidRPr="005A2925">
        <w:rPr>
          <w:vertAlign w:val="superscript"/>
        </w:rPr>
        <w:t xml:space="preserve"> </w:t>
      </w:r>
      <w:r w:rsidR="00C72601" w:rsidRPr="005A2925">
        <w:t xml:space="preserve">Advanced </w:t>
      </w:r>
      <w:r w:rsidRPr="005A2925">
        <w:t>Imag</w:t>
      </w:r>
      <w:r w:rsidR="00C72601" w:rsidRPr="005A2925">
        <w:t>ing</w:t>
      </w:r>
      <w:r w:rsidRPr="005A2925">
        <w:t xml:space="preserve"> and Spectroscopy Center, Huntington Medical Research Institutes, 10 Pico Street, Pasadena, California, United States of America</w:t>
      </w:r>
    </w:p>
    <w:p w14:paraId="59698C06" w14:textId="77777777" w:rsidR="00F3793C" w:rsidRPr="005A2925" w:rsidRDefault="00F3793C" w:rsidP="00D108BF">
      <w:pPr>
        <w:ind w:left="180" w:hanging="180"/>
      </w:pPr>
    </w:p>
    <w:p w14:paraId="7A65AB32" w14:textId="3EFD3F56" w:rsidR="00CB7401" w:rsidRPr="005A2925" w:rsidRDefault="00CB7401" w:rsidP="00D108BF">
      <w:pPr>
        <w:ind w:left="180" w:hanging="180"/>
      </w:pPr>
      <w:r w:rsidRPr="005A2925">
        <w:rPr>
          <w:vertAlign w:val="superscript"/>
        </w:rPr>
        <w:t>2</w:t>
      </w:r>
      <w:r w:rsidR="00D108BF" w:rsidRPr="005A2925">
        <w:rPr>
          <w:vertAlign w:val="superscript"/>
        </w:rPr>
        <w:t xml:space="preserve"> </w:t>
      </w:r>
      <w:r w:rsidRPr="005A2925">
        <w:t>Neuroscience Department, Huntington Medical Research Institutes, 686 Fair Oak Avenue, Pasadena, California, United States of America</w:t>
      </w:r>
    </w:p>
    <w:p w14:paraId="0DFDDB09" w14:textId="77777777" w:rsidR="00F3793C" w:rsidRPr="005A2925" w:rsidRDefault="00F3793C" w:rsidP="00D108BF">
      <w:pPr>
        <w:ind w:left="180" w:hanging="180"/>
      </w:pPr>
    </w:p>
    <w:p w14:paraId="29658AC9" w14:textId="5EC899B8" w:rsidR="00CB7401" w:rsidRPr="005A2925" w:rsidRDefault="00CB7401" w:rsidP="00D108BF">
      <w:pPr>
        <w:ind w:left="180" w:hanging="180"/>
        <w:rPr>
          <w:color w:val="000000"/>
        </w:rPr>
      </w:pPr>
      <w:r w:rsidRPr="005A2925">
        <w:rPr>
          <w:vertAlign w:val="superscript"/>
        </w:rPr>
        <w:t>3</w:t>
      </w:r>
      <w:r w:rsidR="00BC1BBB" w:rsidRPr="005A2925">
        <w:rPr>
          <w:color w:val="000000"/>
        </w:rPr>
        <w:t xml:space="preserve"> Fetal and Neonatal Institute, Division of Neonatology Children's Hospital Los Angeles, Department of Pediatrics, Keck School of Medicine, University of Southern California, Los Angeles, CA, USA</w:t>
      </w:r>
    </w:p>
    <w:p w14:paraId="50BE238D" w14:textId="77777777" w:rsidR="00F3793C" w:rsidRPr="005A2925" w:rsidRDefault="00F3793C" w:rsidP="00D108BF">
      <w:pPr>
        <w:ind w:left="180" w:hanging="180"/>
      </w:pPr>
    </w:p>
    <w:p w14:paraId="1EE255D8" w14:textId="346F04AE" w:rsidR="00882596" w:rsidRPr="005A2925" w:rsidRDefault="00CB7401" w:rsidP="00D108BF">
      <w:pPr>
        <w:ind w:left="180" w:hanging="180"/>
        <w:rPr>
          <w:color w:val="000000"/>
        </w:rPr>
      </w:pPr>
      <w:r w:rsidRPr="005A2925">
        <w:rPr>
          <w:vertAlign w:val="superscript"/>
        </w:rPr>
        <w:t>4</w:t>
      </w:r>
      <w:r w:rsidR="00D108BF" w:rsidRPr="005A2925">
        <w:rPr>
          <w:vertAlign w:val="superscript"/>
        </w:rPr>
        <w:t xml:space="preserve"> </w:t>
      </w:r>
      <w:r w:rsidRPr="005A2925">
        <w:t xml:space="preserve">Department of </w:t>
      </w:r>
      <w:r w:rsidRPr="005A2925">
        <w:rPr>
          <w:color w:val="212121"/>
          <w:shd w:val="clear" w:color="auto" w:fill="FFFFFF"/>
        </w:rPr>
        <w:t>Neurology; Imaging Genetics Center, Stevens Neuroimaging and Informatics Institute, Keck School of Medicine, University of Southern California</w:t>
      </w:r>
      <w:r w:rsidR="00F3793C" w:rsidRPr="005A2925">
        <w:rPr>
          <w:color w:val="000000"/>
        </w:rPr>
        <w:t>, Los Angeles, CA, USA</w:t>
      </w:r>
    </w:p>
    <w:p w14:paraId="1B4D8A66" w14:textId="77777777" w:rsidR="00334072" w:rsidRPr="005A2925" w:rsidRDefault="00334072"/>
    <w:p w14:paraId="1FA8362F" w14:textId="77777777" w:rsidR="001B0BD6" w:rsidRPr="005A2925" w:rsidRDefault="001B0BD6" w:rsidP="001B0BD6">
      <w:pPr>
        <w:rPr>
          <w:b/>
        </w:rPr>
      </w:pPr>
      <w:r w:rsidRPr="005A2925">
        <w:rPr>
          <w:b/>
        </w:rPr>
        <w:t>Footnotes</w:t>
      </w:r>
      <w:r w:rsidR="00B74FB1" w:rsidRPr="005A2925">
        <w:rPr>
          <w:b/>
        </w:rPr>
        <w:t xml:space="preserve">: </w:t>
      </w:r>
    </w:p>
    <w:p w14:paraId="0DA9CAAB" w14:textId="45F8D151" w:rsidR="001B0BD6" w:rsidRPr="005A2925" w:rsidRDefault="001B0BD6" w:rsidP="001B0BD6">
      <w:pPr>
        <w:pStyle w:val="ListParagraph"/>
        <w:numPr>
          <w:ilvl w:val="0"/>
          <w:numId w:val="2"/>
        </w:numPr>
        <w:rPr>
          <w:b/>
        </w:rPr>
      </w:pPr>
      <w:r w:rsidRPr="005A2925">
        <w:rPr>
          <w:b/>
          <w:bCs/>
        </w:rPr>
        <w:t>Conflicts of interest</w:t>
      </w:r>
      <w:r w:rsidR="00464D7A" w:rsidRPr="005A2925">
        <w:rPr>
          <w:b/>
          <w:bCs/>
        </w:rPr>
        <w:t>:</w:t>
      </w:r>
      <w:r w:rsidRPr="005A2925">
        <w:rPr>
          <w:bCs/>
        </w:rPr>
        <w:t xml:space="preserve"> There are no conflicts of interest to disclose.</w:t>
      </w:r>
    </w:p>
    <w:p w14:paraId="5C119F64" w14:textId="09043B34" w:rsidR="009D593B" w:rsidRPr="005A2925" w:rsidRDefault="001B0BD6" w:rsidP="009D593B">
      <w:pPr>
        <w:pStyle w:val="ListParagraph"/>
        <w:numPr>
          <w:ilvl w:val="0"/>
          <w:numId w:val="2"/>
        </w:numPr>
        <w:rPr>
          <w:b/>
        </w:rPr>
      </w:pPr>
      <w:r w:rsidRPr="005A2925">
        <w:rPr>
          <w:b/>
          <w:bCs/>
        </w:rPr>
        <w:t>Funding</w:t>
      </w:r>
      <w:r w:rsidR="00464D7A" w:rsidRPr="005A2925">
        <w:rPr>
          <w:b/>
          <w:bCs/>
        </w:rPr>
        <w:t xml:space="preserve">: </w:t>
      </w:r>
      <w:r w:rsidR="00464D7A" w:rsidRPr="005A2925">
        <w:rPr>
          <w:bCs/>
        </w:rPr>
        <w:t>P</w:t>
      </w:r>
      <w:r w:rsidR="00382A91" w:rsidRPr="005A2925">
        <w:rPr>
          <w:bCs/>
        </w:rPr>
        <w:t>rovided by the LK Whittier Foundation</w:t>
      </w:r>
      <w:r w:rsidR="00201635" w:rsidRPr="005A2925">
        <w:rPr>
          <w:bCs/>
        </w:rPr>
        <w:t xml:space="preserve"> Aging Research Program</w:t>
      </w:r>
      <w:r w:rsidR="00382A91" w:rsidRPr="005A2925">
        <w:rPr>
          <w:bCs/>
        </w:rPr>
        <w:t xml:space="preserve"> </w:t>
      </w:r>
    </w:p>
    <w:p w14:paraId="2F1E123B" w14:textId="6C201755" w:rsidR="00C93CE1" w:rsidRPr="005A2925" w:rsidRDefault="00694BA4" w:rsidP="009D593B">
      <w:pPr>
        <w:pStyle w:val="ListParagraph"/>
        <w:numPr>
          <w:ilvl w:val="0"/>
          <w:numId w:val="2"/>
        </w:numPr>
        <w:rPr>
          <w:b/>
        </w:rPr>
      </w:pPr>
      <w:r w:rsidRPr="005A2925">
        <w:rPr>
          <w:b/>
        </w:rPr>
        <w:t>Data</w:t>
      </w:r>
      <w:r w:rsidR="009D593B" w:rsidRPr="005A2925">
        <w:rPr>
          <w:b/>
        </w:rPr>
        <w:t xml:space="preserve"> Availability Statement: </w:t>
      </w:r>
      <w:r w:rsidR="009D593B" w:rsidRPr="005A2925">
        <w:rPr>
          <w:color w:val="333333"/>
          <w:shd w:val="clear" w:color="auto" w:fill="FFFFFF"/>
        </w:rPr>
        <w:t>The data that support the findings of this study are available from the corresponding author upon reasonable request.</w:t>
      </w:r>
      <w:r w:rsidR="00F90550" w:rsidRPr="005A2925">
        <w:rPr>
          <w:color w:val="333333"/>
          <w:shd w:val="clear" w:color="auto" w:fill="FFFFFF"/>
        </w:rPr>
        <w:t xml:space="preserve"> Data collected at Huntington Medical Research Institutes is a contributor to ADNI’s data collection.</w:t>
      </w:r>
    </w:p>
    <w:p w14:paraId="0D5C5BF1" w14:textId="287C3593" w:rsidR="001B0BD6" w:rsidRPr="005A2925" w:rsidRDefault="001B0BD6" w:rsidP="001B0BD6">
      <w:pPr>
        <w:pStyle w:val="ListParagraph"/>
        <w:numPr>
          <w:ilvl w:val="0"/>
          <w:numId w:val="2"/>
        </w:numPr>
        <w:rPr>
          <w:b/>
        </w:rPr>
      </w:pPr>
      <w:r w:rsidRPr="005A2925">
        <w:rPr>
          <w:b/>
        </w:rPr>
        <w:t>Corresponding author</w:t>
      </w:r>
      <w:r w:rsidR="00464D7A" w:rsidRPr="005A2925">
        <w:rPr>
          <w:b/>
        </w:rPr>
        <w:t>:</w:t>
      </w:r>
      <w:r w:rsidRPr="005A2925">
        <w:t xml:space="preserve"> Kevin King; 10 Pico Street, Pasadena, California, USA, 91105; Email: </w:t>
      </w:r>
      <w:hyperlink r:id="rId8" w:history="1">
        <w:r w:rsidRPr="005A2925">
          <w:rPr>
            <w:rStyle w:val="Hyperlink"/>
          </w:rPr>
          <w:t>Kevin.King@HMRI.org</w:t>
        </w:r>
      </w:hyperlink>
      <w:r w:rsidRPr="005A2925">
        <w:t xml:space="preserve">; </w:t>
      </w:r>
      <w:r w:rsidRPr="005A2925">
        <w:rPr>
          <w:bCs/>
        </w:rPr>
        <w:t>Phone: (626)397-5840</w:t>
      </w:r>
    </w:p>
    <w:p w14:paraId="22134E9F" w14:textId="109C8065" w:rsidR="00D108BF" w:rsidRPr="005A2925" w:rsidRDefault="00D108BF" w:rsidP="001B0BD6">
      <w:pPr>
        <w:rPr>
          <w:b/>
        </w:rPr>
      </w:pPr>
      <w:r w:rsidRPr="005A2925">
        <w:rPr>
          <w:b/>
        </w:rPr>
        <w:br w:type="page"/>
      </w:r>
    </w:p>
    <w:p w14:paraId="5ACF9F6D" w14:textId="77777777" w:rsidR="00B719FA" w:rsidRPr="005A2925" w:rsidRDefault="00B719FA" w:rsidP="00B719FA">
      <w:pPr>
        <w:spacing w:line="480" w:lineRule="auto"/>
        <w:outlineLvl w:val="0"/>
        <w:rPr>
          <w:b/>
        </w:rPr>
      </w:pPr>
      <w:r w:rsidRPr="005A2925">
        <w:rPr>
          <w:b/>
        </w:rPr>
        <w:lastRenderedPageBreak/>
        <w:t>Abstract</w:t>
      </w:r>
    </w:p>
    <w:p w14:paraId="6A240517" w14:textId="6F0B35E0" w:rsidR="00B719FA" w:rsidRPr="005A2925" w:rsidRDefault="00B719FA" w:rsidP="00B719FA">
      <w:r w:rsidRPr="005A2925">
        <w:rPr>
          <w:b/>
        </w:rPr>
        <w:t xml:space="preserve">Introduction: </w:t>
      </w:r>
      <w:r w:rsidRPr="005A2925">
        <w:t xml:space="preserve">T1- and T2-weighted sequences from MRI often provide useful complementary information about tissue properties.  Leukoaraiosis results in signal abnormalities on T1-weighted images, which are automatically quantified by FreeSurfer, but this marker is poorly characterized and is rarely used.  We evaluated associations between white matter hyperintensity (WM-hyper) volume </w:t>
      </w:r>
      <w:r w:rsidR="00382A91" w:rsidRPr="005A2925">
        <w:t xml:space="preserve">from </w:t>
      </w:r>
      <w:r w:rsidRPr="005A2925">
        <w:t xml:space="preserve">FLAIR and white matter hypointensity (WM-hypo) volume from T1-weighted images and compared their associations with age and cerebrospinal fluid (CSF) </w:t>
      </w:r>
      <w:r w:rsidRPr="005A2925">
        <w:sym w:font="Symbol" w:char="F062"/>
      </w:r>
      <w:r w:rsidRPr="005A2925">
        <w:t xml:space="preserve">-amyloid and tau.  </w:t>
      </w:r>
    </w:p>
    <w:p w14:paraId="02E44429" w14:textId="77777777" w:rsidR="00B719FA" w:rsidRPr="005A2925" w:rsidRDefault="00B719FA" w:rsidP="00B719FA">
      <w:pPr>
        <w:rPr>
          <w:b/>
        </w:rPr>
      </w:pPr>
    </w:p>
    <w:p w14:paraId="0A179597" w14:textId="4E8102B6" w:rsidR="00B719FA" w:rsidRPr="005A2925" w:rsidRDefault="00B719FA" w:rsidP="00B719FA">
      <w:r w:rsidRPr="005A2925">
        <w:rPr>
          <w:b/>
        </w:rPr>
        <w:t>Method</w:t>
      </w:r>
      <w:r w:rsidRPr="005A2925">
        <w:t xml:space="preserve">: </w:t>
      </w:r>
      <w:r w:rsidR="00F7351E" w:rsidRPr="005A2925">
        <w:rPr>
          <w:color w:val="ED7D31" w:themeColor="accent2"/>
        </w:rPr>
        <w:t>A total of 56</w:t>
      </w:r>
      <w:r w:rsidRPr="005A2925">
        <w:rPr>
          <w:color w:val="ED7D31" w:themeColor="accent2"/>
        </w:rPr>
        <w:t xml:space="preserve"> non-demented participants (68-94</w:t>
      </w:r>
      <w:r w:rsidR="00F7351E" w:rsidRPr="005A2925">
        <w:rPr>
          <w:color w:val="ED7D31" w:themeColor="accent2"/>
        </w:rPr>
        <w:t xml:space="preserve">y) were recruited and </w:t>
      </w:r>
      <w:r w:rsidRPr="005A2925">
        <w:rPr>
          <w:color w:val="ED7D31" w:themeColor="accent2"/>
        </w:rPr>
        <w:t>gave informed consent</w:t>
      </w:r>
      <w:r w:rsidR="00F7351E" w:rsidRPr="005A2925">
        <w:rPr>
          <w:color w:val="ED7D31" w:themeColor="accent2"/>
        </w:rPr>
        <w:t xml:space="preserve">. All of them went through MR imaging on a GE 1.5T scanner but only 47 </w:t>
      </w:r>
      <w:r w:rsidRPr="005A2925">
        <w:rPr>
          <w:color w:val="ED7D31" w:themeColor="accent2"/>
        </w:rPr>
        <w:t>under</w:t>
      </w:r>
      <w:r w:rsidR="00F7351E" w:rsidRPr="005A2925">
        <w:rPr>
          <w:color w:val="ED7D31" w:themeColor="accent2"/>
        </w:rPr>
        <w:t>went</w:t>
      </w:r>
      <w:r w:rsidRPr="005A2925">
        <w:rPr>
          <w:color w:val="ED7D31" w:themeColor="accent2"/>
        </w:rPr>
        <w:t xml:space="preserve"> lumbar puncture for CSF analysis.</w:t>
      </w:r>
      <w:r w:rsidRPr="005A2925">
        <w:t xml:space="preserve"> WM-hypo was calculated using FreeSurfer analysis of T1 FSPGR 3D, and WM-hyper was calculated with the Lesion Segmentation Toolbox in the SPM software package using T2-FLAIR.</w:t>
      </w:r>
    </w:p>
    <w:p w14:paraId="45D27A47" w14:textId="77777777" w:rsidR="00B719FA" w:rsidRPr="005A2925" w:rsidRDefault="00B719FA" w:rsidP="00B719FA"/>
    <w:p w14:paraId="36A9DE02" w14:textId="77777777" w:rsidR="00B719FA" w:rsidRPr="005A2925" w:rsidRDefault="00B719FA" w:rsidP="00B719FA">
      <w:r w:rsidRPr="005A2925">
        <w:rPr>
          <w:b/>
        </w:rPr>
        <w:t>Results</w:t>
      </w:r>
      <w:r w:rsidRPr="005A2925">
        <w:t>:  WM-hyper</w:t>
      </w:r>
      <w:r w:rsidRPr="005A2925" w:rsidDel="00D131D3">
        <w:t xml:space="preserve"> </w:t>
      </w:r>
      <w:r w:rsidRPr="005A2925">
        <w:t xml:space="preserve">and WM-hypo were strongly correlated (r=0.81; </w:t>
      </w:r>
      <w:r w:rsidRPr="005A2925">
        <w:rPr>
          <w:i/>
        </w:rPr>
        <w:t>parameter estimate (p.e.)</w:t>
      </w:r>
      <w:r w:rsidRPr="005A2925">
        <w:t>: 1.53±0.15; p&lt;0.0001). Age was significantly associated with both WM-hyper (r=0.31, p.e. 0.078</w:t>
      </w:r>
      <w:r w:rsidRPr="005A2925">
        <w:sym w:font="Symbol" w:char="F0B1"/>
      </w:r>
      <w:r w:rsidRPr="005A2925">
        <w:t>0.030, p=0.013) and WM-hypo (r=0.42, p.e. 0.055</w:t>
      </w:r>
      <w:r w:rsidRPr="005A2925">
        <w:sym w:font="Symbol" w:char="F0B1"/>
      </w:r>
      <w:r w:rsidRPr="005A2925">
        <w:t xml:space="preserve">0.015, p&lt;0.001). CSF </w:t>
      </w:r>
      <w:r w:rsidRPr="005A2925">
        <w:sym w:font="Symbol" w:char="F062"/>
      </w:r>
      <w:r w:rsidRPr="005A2925">
        <w:t>-amyloid levels correlated with WM-hyper</w:t>
      </w:r>
      <w:r w:rsidRPr="005A2925" w:rsidDel="00D131D3">
        <w:t xml:space="preserve"> </w:t>
      </w:r>
      <w:r w:rsidRPr="005A2925">
        <w:t>(r=0.33, p.e. -0.11±0.044, p=0.013) and WM-hypo (r=0.42, p.e. -0.24±0.073, p=0.002). CSF tau levels were not correlated with either WM-hyper</w:t>
      </w:r>
      <w:r w:rsidRPr="005A2925" w:rsidDel="00D131D3">
        <w:t xml:space="preserve"> </w:t>
      </w:r>
      <w:r w:rsidRPr="005A2925">
        <w:t xml:space="preserve">(p=0.87) or WM-hypo (p=0.99). </w:t>
      </w:r>
    </w:p>
    <w:p w14:paraId="2DB6D6AF" w14:textId="77777777" w:rsidR="00B719FA" w:rsidRPr="005A2925" w:rsidRDefault="00B719FA" w:rsidP="00B719FA"/>
    <w:p w14:paraId="5A56B6E3" w14:textId="65562B60" w:rsidR="00B719FA" w:rsidRPr="005A2925" w:rsidRDefault="00B719FA" w:rsidP="00B719FA">
      <w:r w:rsidRPr="005A2925">
        <w:rPr>
          <w:b/>
        </w:rPr>
        <w:t>Conclusion</w:t>
      </w:r>
      <w:r w:rsidRPr="005A2925">
        <w:t>: Strong correlations between WM-hyper</w:t>
      </w:r>
      <w:r w:rsidRPr="005A2925" w:rsidDel="00D131D3">
        <w:t xml:space="preserve"> </w:t>
      </w:r>
      <w:r w:rsidRPr="005A2925">
        <w:t xml:space="preserve">and WM-hypo, and similar associations with age, abnormal </w:t>
      </w:r>
      <w:r w:rsidRPr="005A2925">
        <w:sym w:font="Symbol" w:char="F062"/>
      </w:r>
      <w:r w:rsidRPr="005A2925">
        <w:t xml:space="preserve">-amyloid and tau suggest a general equivalence between these two imaging markers. Our work supports the equivalence of white matter </w:t>
      </w:r>
      <w:r w:rsidR="00382A91" w:rsidRPr="005A2925">
        <w:t xml:space="preserve">hypointensity </w:t>
      </w:r>
      <w:r w:rsidRPr="005A2925">
        <w:t xml:space="preserve">volumes derived from FreeSurfer for evaluating leukoaraiosis. This may have particular utility when T2-FLAIR is low in quality or absent, enabling analysis of older imaging datasets. </w:t>
      </w:r>
    </w:p>
    <w:p w14:paraId="4BB30EF6" w14:textId="77777777" w:rsidR="00B719FA" w:rsidRPr="005A2925" w:rsidRDefault="00B719FA" w:rsidP="00B719FA">
      <w:pPr>
        <w:spacing w:line="480" w:lineRule="auto"/>
        <w:rPr>
          <w:b/>
        </w:rPr>
      </w:pPr>
    </w:p>
    <w:p w14:paraId="2F51CDCF" w14:textId="77777777" w:rsidR="00B719FA" w:rsidRPr="005A2925" w:rsidRDefault="00B719FA" w:rsidP="00B719FA">
      <w:pPr>
        <w:rPr>
          <w:b/>
        </w:rPr>
      </w:pPr>
      <w:r w:rsidRPr="005A2925">
        <w:rPr>
          <w:b/>
        </w:rPr>
        <w:t xml:space="preserve">Keywords: </w:t>
      </w:r>
    </w:p>
    <w:p w14:paraId="70513AE3" w14:textId="77777777" w:rsidR="00B719FA" w:rsidRPr="005A2925" w:rsidRDefault="00B719FA" w:rsidP="00B719FA">
      <w:r w:rsidRPr="005A2925">
        <w:t>Leukoaraiosis, white matter lesion, hyperintensity, hypointensity, aging, dementia, Alzheimer’s disease</w:t>
      </w:r>
    </w:p>
    <w:p w14:paraId="774D1B9C" w14:textId="77777777" w:rsidR="00B719FA" w:rsidRPr="005A2925" w:rsidRDefault="00B719FA" w:rsidP="00B719FA"/>
    <w:p w14:paraId="644CDDC0" w14:textId="77777777" w:rsidR="00B719FA" w:rsidRPr="005A2925" w:rsidRDefault="00B719FA">
      <w:pPr>
        <w:rPr>
          <w:b/>
        </w:rPr>
      </w:pPr>
      <w:r w:rsidRPr="005A2925">
        <w:rPr>
          <w:b/>
        </w:rPr>
        <w:br w:type="page"/>
      </w:r>
    </w:p>
    <w:p w14:paraId="0E2AB151" w14:textId="5F4B3C15" w:rsidR="00247EEC" w:rsidRPr="005A2925" w:rsidRDefault="00247EEC" w:rsidP="00247EEC">
      <w:pPr>
        <w:rPr>
          <w:b/>
        </w:rPr>
      </w:pPr>
      <w:r w:rsidRPr="005A2925">
        <w:rPr>
          <w:b/>
        </w:rPr>
        <w:lastRenderedPageBreak/>
        <w:t xml:space="preserve">Introduction: </w:t>
      </w:r>
    </w:p>
    <w:p w14:paraId="16E12195" w14:textId="35CAF2B8"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b/>
          <w:sz w:val="24"/>
          <w:szCs w:val="24"/>
        </w:rPr>
        <w:tab/>
      </w:r>
      <w:r w:rsidRPr="005A2925">
        <w:rPr>
          <w:rFonts w:ascii="Times New Roman" w:hAnsi="Times New Roman" w:cs="Times New Roman"/>
          <w:sz w:val="24"/>
          <w:szCs w:val="24"/>
        </w:rPr>
        <w:t>Chronic vascular insult is an important biomarker for cognitive impairment (Gorelick et al., 2011)</w:t>
      </w:r>
      <w:r w:rsidR="00382A91" w:rsidRPr="005A2925">
        <w:rPr>
          <w:rFonts w:ascii="Times New Roman" w:hAnsi="Times New Roman" w:cs="Times New Roman"/>
          <w:sz w:val="24"/>
          <w:szCs w:val="24"/>
        </w:rPr>
        <w:t xml:space="preserve"> where damage </w:t>
      </w:r>
      <w:r w:rsidRPr="005A2925">
        <w:rPr>
          <w:rFonts w:ascii="Times New Roman" w:hAnsi="Times New Roman" w:cs="Times New Roman"/>
          <w:sz w:val="24"/>
          <w:szCs w:val="24"/>
        </w:rPr>
        <w:t xml:space="preserve">accumulates silently for decades before the onset of clinically identifiable dementia symptoms </w:t>
      </w:r>
      <w:r w:rsidR="006E6559" w:rsidRPr="005A2925">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00BF0EBC" w:rsidRPr="005A2925">
        <w:rPr>
          <w:rFonts w:ascii="Times New Roman" w:hAnsi="Times New Roman" w:cs="Times New Roman"/>
          <w:sz w:val="24"/>
          <w:szCs w:val="24"/>
        </w:rPr>
        <w:instrText xml:space="preserve"> ADDIN EN.CITE </w:instrText>
      </w:r>
      <w:r w:rsidR="00BF0EBC" w:rsidRPr="005A2925">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00BF0EBC" w:rsidRPr="005A2925">
        <w:rPr>
          <w:rFonts w:ascii="Times New Roman" w:hAnsi="Times New Roman" w:cs="Times New Roman"/>
          <w:sz w:val="24"/>
          <w:szCs w:val="24"/>
        </w:rPr>
        <w:instrText xml:space="preserve"> ADDIN EN.CITE.DATA </w:instrText>
      </w:r>
      <w:r w:rsidR="00BF0EBC" w:rsidRPr="005A2925">
        <w:rPr>
          <w:rFonts w:ascii="Times New Roman" w:hAnsi="Times New Roman" w:cs="Times New Roman"/>
          <w:sz w:val="24"/>
          <w:szCs w:val="24"/>
        </w:rPr>
      </w:r>
      <w:r w:rsidR="00BF0EBC" w:rsidRPr="005A2925">
        <w:rPr>
          <w:rFonts w:ascii="Times New Roman" w:hAnsi="Times New Roman" w:cs="Times New Roman"/>
          <w:sz w:val="24"/>
          <w:szCs w:val="24"/>
        </w:rPr>
        <w:fldChar w:fldCharType="end"/>
      </w:r>
      <w:r w:rsidR="006E6559" w:rsidRPr="005A2925">
        <w:rPr>
          <w:rFonts w:ascii="Times New Roman" w:hAnsi="Times New Roman" w:cs="Times New Roman"/>
          <w:sz w:val="24"/>
          <w:szCs w:val="24"/>
        </w:rPr>
      </w:r>
      <w:r w:rsidR="006E6559"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Brown &amp; Thore, 2011)</w:t>
      </w:r>
      <w:r w:rsidR="006E6559" w:rsidRPr="005A2925">
        <w:rPr>
          <w:rFonts w:ascii="Times New Roman" w:hAnsi="Times New Roman" w:cs="Times New Roman"/>
          <w:sz w:val="24"/>
          <w:szCs w:val="24"/>
        </w:rPr>
        <w:fldChar w:fldCharType="end"/>
      </w:r>
      <w:r w:rsidRPr="005A2925">
        <w:rPr>
          <w:rFonts w:ascii="Times New Roman" w:hAnsi="Times New Roman" w:cs="Times New Roman"/>
          <w:sz w:val="24"/>
          <w:szCs w:val="24"/>
        </w:rPr>
        <w:t xml:space="preserve">. Early detection of microvascular disease is therefore critical to identify and guide efforts to prevent the onset of dementia. Neuroimaging is an essential tool in the evaluation of age-related accumulation of small vessel disease </w:t>
      </w:r>
      <w:r w:rsidR="00382A91" w:rsidRPr="005A2925">
        <w:rPr>
          <w:rFonts w:ascii="Times New Roman" w:hAnsi="Times New Roman" w:cs="Times New Roman"/>
          <w:sz w:val="24"/>
          <w:szCs w:val="24"/>
        </w:rPr>
        <w:t xml:space="preserve">that contributes to vascular insult </w:t>
      </w:r>
      <w:r w:rsidRPr="005A2925">
        <w:rPr>
          <w:rFonts w:ascii="Times New Roman" w:hAnsi="Times New Roman" w:cs="Times New Roman"/>
          <w:sz w:val="24"/>
          <w:szCs w:val="24"/>
        </w:rPr>
        <w:t xml:space="preserve">in the brain, which show up as white matter lesions. </w:t>
      </w:r>
      <w:r w:rsidR="00853792" w:rsidRPr="005A2925">
        <w:rPr>
          <w:rFonts w:ascii="Times New Roman" w:hAnsi="Times New Roman" w:cs="Times New Roman"/>
          <w:sz w:val="24"/>
          <w:szCs w:val="24"/>
        </w:rPr>
        <w:t xml:space="preserve">The term </w:t>
      </w:r>
      <w:r w:rsidR="00CE04FB" w:rsidRPr="005A2925">
        <w:rPr>
          <w:rFonts w:ascii="Times New Roman" w:hAnsi="Times New Roman" w:cs="Times New Roman"/>
          <w:sz w:val="24"/>
          <w:szCs w:val="24"/>
        </w:rPr>
        <w:t>“</w:t>
      </w:r>
      <w:r w:rsidR="00CE04FB" w:rsidRPr="005A2925">
        <w:rPr>
          <w:rFonts w:ascii="Times New Roman" w:hAnsi="Times New Roman" w:cs="Times New Roman"/>
          <w:color w:val="ED7D31" w:themeColor="accent2"/>
          <w:sz w:val="24"/>
          <w:szCs w:val="24"/>
        </w:rPr>
        <w:t>l</w:t>
      </w:r>
      <w:r w:rsidR="00853792" w:rsidRPr="005A2925">
        <w:rPr>
          <w:rFonts w:ascii="Times New Roman" w:hAnsi="Times New Roman" w:cs="Times New Roman"/>
          <w:sz w:val="24"/>
          <w:szCs w:val="24"/>
        </w:rPr>
        <w:t>eukoaraiosis</w:t>
      </w:r>
      <w:r w:rsidR="00CE04FB" w:rsidRPr="005A2925">
        <w:rPr>
          <w:rFonts w:ascii="Times New Roman" w:hAnsi="Times New Roman" w:cs="Times New Roman"/>
          <w:sz w:val="24"/>
          <w:szCs w:val="24"/>
        </w:rPr>
        <w:t>”</w:t>
      </w:r>
      <w:r w:rsidR="00853792" w:rsidRPr="005A2925">
        <w:rPr>
          <w:rFonts w:ascii="Times New Roman" w:hAnsi="Times New Roman" w:cs="Times New Roman"/>
          <w:sz w:val="24"/>
          <w:szCs w:val="24"/>
        </w:rPr>
        <w:t xml:space="preserve"> was </w:t>
      </w:r>
      <w:r w:rsidR="00FC2FF3" w:rsidRPr="005A2925">
        <w:rPr>
          <w:rFonts w:ascii="Times New Roman" w:hAnsi="Times New Roman" w:cs="Times New Roman"/>
          <w:sz w:val="24"/>
          <w:szCs w:val="24"/>
        </w:rPr>
        <w:t xml:space="preserve">used </w:t>
      </w:r>
      <w:r w:rsidR="00853792" w:rsidRPr="005A2925">
        <w:rPr>
          <w:rFonts w:ascii="Times New Roman" w:hAnsi="Times New Roman" w:cs="Times New Roman"/>
          <w:sz w:val="24"/>
          <w:szCs w:val="24"/>
        </w:rPr>
        <w:t xml:space="preserve">to </w:t>
      </w:r>
      <w:r w:rsidR="0052782D" w:rsidRPr="005A2925">
        <w:rPr>
          <w:rFonts w:ascii="Times New Roman" w:hAnsi="Times New Roman" w:cs="Times New Roman"/>
          <w:sz w:val="24"/>
          <w:szCs w:val="24"/>
        </w:rPr>
        <w:t>describe</w:t>
      </w:r>
      <w:r w:rsidR="00853792" w:rsidRPr="005A2925">
        <w:rPr>
          <w:rFonts w:ascii="Times New Roman" w:hAnsi="Times New Roman" w:cs="Times New Roman"/>
          <w:sz w:val="24"/>
          <w:szCs w:val="24"/>
        </w:rPr>
        <w:t xml:space="preserve"> such </w:t>
      </w:r>
      <w:r w:rsidR="00FD0823" w:rsidRPr="005A2925">
        <w:rPr>
          <w:rFonts w:ascii="Times New Roman" w:hAnsi="Times New Roman" w:cs="Times New Roman"/>
          <w:sz w:val="24"/>
          <w:szCs w:val="24"/>
        </w:rPr>
        <w:t>phenomenon</w:t>
      </w:r>
      <w:r w:rsidR="00853792" w:rsidRPr="005A2925">
        <w:rPr>
          <w:rFonts w:ascii="Times New Roman" w:hAnsi="Times New Roman" w:cs="Times New Roman"/>
          <w:sz w:val="24"/>
          <w:szCs w:val="24"/>
        </w:rPr>
        <w:t xml:space="preserve"> by </w:t>
      </w:r>
      <w:proofErr w:type="spellStart"/>
      <w:r w:rsidR="00853792" w:rsidRPr="005A2925">
        <w:rPr>
          <w:rFonts w:ascii="Times New Roman" w:hAnsi="Times New Roman" w:cs="Times New Roman"/>
          <w:sz w:val="24"/>
          <w:szCs w:val="24"/>
        </w:rPr>
        <w:t>Hachinski</w:t>
      </w:r>
      <w:proofErr w:type="spellEnd"/>
      <w:r w:rsidR="00853792" w:rsidRPr="005A2925">
        <w:rPr>
          <w:rFonts w:ascii="Times New Roman" w:hAnsi="Times New Roman" w:cs="Times New Roman"/>
          <w:sz w:val="24"/>
          <w:szCs w:val="24"/>
        </w:rPr>
        <w:t xml:space="preserve"> et al. to these white matter lesions as a descriptive placeholder to prevent ‘premature’ assumption of pathology and to ‘encourage the search for causes’ </w:t>
      </w:r>
      <w:r w:rsidR="00853792"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Hachinski&lt;/Author&gt;&lt;Year&gt;1986&lt;/Year&gt;&lt;RecNum&gt;80&lt;/RecNum&gt;&lt;DisplayText&gt;(Hachinski, Potter, &amp;amp; Merskey, 1986)&lt;/DisplayText&gt;&lt;record&gt;&lt;rec-number&gt;80&lt;/rec-number&gt;&lt;foreign-keys&gt;&lt;key app="EN" db-id="0tedww2we9dfa9e02sqxs9z4revd5pafafd5" timestamp="1564521932"&gt;80&lt;/key&gt;&lt;/foreign-keys&gt;&lt;ref-type name="Journal Article"&gt;17&lt;/ref-type&gt;&lt;contributors&gt;&lt;authors&gt;&lt;author&gt;Hachinski, V. C.&lt;/author&gt;&lt;author&gt;Potter, P.&lt;/author&gt;&lt;author&gt;Merskey, H.&lt;/author&gt;&lt;/authors&gt;&lt;/contributors&gt;&lt;titles&gt;&lt;title&gt;Leuko-araiosis: an ancient term for a new problem&lt;/title&gt;&lt;secondary-title&gt;Can J Neurol Sci&lt;/secondary-title&gt;&lt;/titles&gt;&lt;periodical&gt;&lt;full-title&gt;Can J Neurol Sci&lt;/full-title&gt;&lt;/periodical&gt;&lt;pages&gt;533-4&lt;/pages&gt;&lt;volume&gt;13&lt;/volume&gt;&lt;number&gt;4 Suppl&lt;/number&gt;&lt;edition&gt;1986/11/01&lt;/edition&gt;&lt;keywords&gt;&lt;keyword&gt;Brain/diagnostic imaging/*pathology&lt;/keyword&gt;&lt;keyword&gt;Humans&lt;/keyword&gt;&lt;keyword&gt;Magnetic Resonance Spectroscopy&lt;/keyword&gt;&lt;keyword&gt;*Terminology as Topic&lt;/keyword&gt;&lt;keyword&gt;Tomography, X-Ray Computed&lt;/keyword&gt;&lt;/keywords&gt;&lt;dates&gt;&lt;year&gt;1986&lt;/year&gt;&lt;pub-dates&gt;&lt;date&gt;Nov&lt;/date&gt;&lt;/pub-dates&gt;&lt;/dates&gt;&lt;isbn&gt;0317-1671 (Print)&amp;#xD;0317-1671 (Linking)&lt;/isbn&gt;&lt;accession-num&gt;3791068&lt;/accession-num&gt;&lt;urls&gt;&lt;related-urls&gt;&lt;url&gt;https://www.ncbi.nlm.nih.gov/pubmed/3791068&lt;/url&gt;&lt;/related-urls&gt;&lt;/urls&gt;&lt;/record&gt;&lt;/Cite&gt;&lt;/EndNote&gt;</w:instrText>
      </w:r>
      <w:r w:rsidR="00853792"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Hachinski, Potter, &amp; Merskey, 1986)</w:t>
      </w:r>
      <w:r w:rsidR="00853792" w:rsidRPr="005A2925">
        <w:rPr>
          <w:rFonts w:ascii="Times New Roman" w:hAnsi="Times New Roman" w:cs="Times New Roman"/>
          <w:sz w:val="24"/>
          <w:szCs w:val="24"/>
        </w:rPr>
        <w:fldChar w:fldCharType="end"/>
      </w:r>
      <w:r w:rsidR="00853792" w:rsidRPr="005A2925">
        <w:rPr>
          <w:rFonts w:ascii="Times New Roman" w:hAnsi="Times New Roman" w:cs="Times New Roman"/>
          <w:sz w:val="24"/>
          <w:szCs w:val="24"/>
        </w:rPr>
        <w:t>; the Greek root leuko</w:t>
      </w:r>
      <w:r w:rsidR="00FD0823" w:rsidRPr="005A2925">
        <w:rPr>
          <w:rFonts w:ascii="Times New Roman" w:hAnsi="Times New Roman" w:cs="Times New Roman"/>
          <w:sz w:val="24"/>
          <w:szCs w:val="24"/>
        </w:rPr>
        <w:t>-</w:t>
      </w:r>
      <w:r w:rsidR="00853792" w:rsidRPr="005A2925">
        <w:rPr>
          <w:rFonts w:ascii="Times New Roman" w:hAnsi="Times New Roman" w:cs="Times New Roman"/>
          <w:sz w:val="24"/>
          <w:szCs w:val="24"/>
        </w:rPr>
        <w:t xml:space="preserve"> means white and </w:t>
      </w:r>
      <w:r w:rsidR="00FD0823" w:rsidRPr="005A2925">
        <w:rPr>
          <w:rFonts w:ascii="Times New Roman" w:hAnsi="Times New Roman" w:cs="Times New Roman"/>
          <w:sz w:val="24"/>
          <w:szCs w:val="24"/>
        </w:rPr>
        <w:t>-</w:t>
      </w:r>
      <w:proofErr w:type="spellStart"/>
      <w:r w:rsidR="00853792" w:rsidRPr="005A2925">
        <w:rPr>
          <w:rFonts w:ascii="Times New Roman" w:hAnsi="Times New Roman" w:cs="Times New Roman"/>
          <w:sz w:val="24"/>
          <w:szCs w:val="24"/>
        </w:rPr>
        <w:t>araiosis</w:t>
      </w:r>
      <w:proofErr w:type="spellEnd"/>
      <w:r w:rsidR="00853792" w:rsidRPr="005A2925">
        <w:rPr>
          <w:rFonts w:ascii="Times New Roman" w:hAnsi="Times New Roman" w:cs="Times New Roman"/>
          <w:sz w:val="24"/>
          <w:szCs w:val="24"/>
        </w:rPr>
        <w:t xml:space="preserve"> is a </w:t>
      </w:r>
      <w:r w:rsidR="00FD0823" w:rsidRPr="005A2925">
        <w:rPr>
          <w:rFonts w:ascii="Times New Roman" w:hAnsi="Times New Roman" w:cs="Times New Roman"/>
          <w:sz w:val="24"/>
          <w:szCs w:val="24"/>
        </w:rPr>
        <w:t>rarefication</w:t>
      </w:r>
      <w:r w:rsidR="00853792" w:rsidRPr="005A2925">
        <w:rPr>
          <w:rFonts w:ascii="Times New Roman" w:hAnsi="Times New Roman" w:cs="Times New Roman"/>
          <w:sz w:val="24"/>
          <w:szCs w:val="24"/>
        </w:rPr>
        <w:t>, meaning a reduced density.</w:t>
      </w:r>
      <w:r w:rsidR="00C57D1C" w:rsidRPr="005A2925">
        <w:rPr>
          <w:rFonts w:ascii="Times New Roman" w:hAnsi="Times New Roman" w:cs="Times New Roman"/>
          <w:color w:val="ED7D31" w:themeColor="accent2"/>
          <w:sz w:val="24"/>
          <w:szCs w:val="24"/>
        </w:rPr>
        <w:t xml:space="preserve"> </w:t>
      </w:r>
      <w:r w:rsidRPr="005A2925">
        <w:rPr>
          <w:rFonts w:ascii="Times New Roman" w:hAnsi="Times New Roman" w:cs="Times New Roman"/>
          <w:sz w:val="24"/>
          <w:szCs w:val="24"/>
        </w:rPr>
        <w:t xml:space="preserve">On computed tomography (CT) and T1-weighted magnetic resonance imaging (MRI), white matter lesions appear dark and have been termed white matter hypointensities (WM-hypo), while on fluid-sensitive MRI sequences such as fluid-attenuated inversion recovery (FLAIR), they appear bright and are referred to as white matter hyperintensities (WM-hyper) </w:t>
      </w:r>
      <w:r w:rsidR="00E26D62" w:rsidRPr="005A2925">
        <w:rPr>
          <w:rFonts w:ascii="Times New Roman" w:hAnsi="Times New Roman" w:cs="Times New Roman"/>
          <w:sz w:val="24"/>
          <w:szCs w:val="24"/>
        </w:rPr>
        <w:t xml:space="preserve">as </w:t>
      </w:r>
      <w:r w:rsidRPr="005A2925">
        <w:rPr>
          <w:rFonts w:ascii="Times New Roman" w:hAnsi="Times New Roman" w:cs="Times New Roman"/>
          <w:sz w:val="24"/>
          <w:szCs w:val="24"/>
        </w:rPr>
        <w:t>shown in Figure 1. Most research has utilized FLAIR in particular because it shows conspicuity of WM lesions even after the suppression of signal from the cerebrospinal fluid.</w:t>
      </w:r>
      <w:r w:rsidR="009A5AE0" w:rsidRPr="005A2925">
        <w:rPr>
          <w:rFonts w:ascii="Times New Roman" w:hAnsi="Times New Roman" w:cs="Times New Roman"/>
          <w:sz w:val="24"/>
          <w:szCs w:val="24"/>
        </w:rPr>
        <w:t xml:space="preserve"> Previously</w:t>
      </w:r>
      <w:r w:rsidRPr="005A2925">
        <w:rPr>
          <w:rFonts w:ascii="Times New Roman" w:hAnsi="Times New Roman" w:cs="Times New Roman"/>
          <w:sz w:val="24"/>
          <w:szCs w:val="24"/>
        </w:rPr>
        <w:t>, the presence of abnormalities on lower resolution spin echo T1-weighted sequences was used as a marker of more severe insult</w:t>
      </w:r>
      <w:r w:rsidR="009A5AE0" w:rsidRPr="005A2925">
        <w:rPr>
          <w:rFonts w:ascii="Times New Roman" w:hAnsi="Times New Roman" w:cs="Times New Roman"/>
          <w:sz w:val="24"/>
          <w:szCs w:val="24"/>
        </w:rPr>
        <w:t xml:space="preserve"> </w:t>
      </w:r>
      <w:r w:rsidR="00110971"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Sinnecker&lt;/Author&gt;&lt;Year&gt;2012&lt;/Year&gt;&lt;RecNum&gt;84&lt;/RecNum&gt;&lt;DisplayText&gt;(Sinnecker et al., 2012)&lt;/DisplayText&gt;&lt;record&gt;&lt;rec-number&gt;84&lt;/rec-number&gt;&lt;foreign-keys&gt;&lt;key app="EN" db-id="0tedww2we9dfa9e02sqxs9z4revd5pafafd5" timestamp="1564529263"&gt;84&lt;/key&gt;&lt;/foreign-keys&gt;&lt;ref-type name="Journal Article"&gt;17&lt;/ref-type&gt;&lt;contributors&gt;&lt;authors&gt;&lt;author&gt;Sinnecker, T.&lt;/author&gt;&lt;author&gt;Mittelstaedt, P.&lt;/author&gt;&lt;author&gt;Dorr, J.&lt;/author&gt;&lt;author&gt;Pfueller, C. F.&lt;/author&gt;&lt;author&gt;Harms, L.&lt;/author&gt;&lt;author&gt;Niendorf, T.&lt;/author&gt;&lt;author&gt;Paul, F.&lt;/author&gt;&lt;author&gt;Wuerfel, J.&lt;/author&gt;&lt;/authors&gt;&lt;/contributors&gt;&lt;auth-address&gt;NeuroCure Clinical Research Center, Charite University Medicine and Max Delbruck Center for Molecular Medicine, Berlin, Germany.&lt;/auth-address&gt;&lt;titles&gt;&lt;title&gt;Multiple sclerosis lesions and irreversible brain tissue damage: a comparative ultrahigh-field strength magnetic resonance imaging study&lt;/title&gt;&lt;secondary-title&gt;Arch Neurol&lt;/secondary-title&gt;&lt;/titles&gt;&lt;periodical&gt;&lt;full-title&gt;Arch Neurol&lt;/full-title&gt;&lt;/periodical&gt;&lt;pages&gt;739-45&lt;/pages&gt;&lt;volume&gt;69&lt;/volume&gt;&lt;number&gt;6&lt;/number&gt;&lt;edition&gt;2012/02/22&lt;/edition&gt;&lt;keywords&gt;&lt;keyword&gt;Adult&lt;/keyword&gt;&lt;keyword&gt;Brain/*pathology&lt;/keyword&gt;&lt;keyword&gt;Brain Injuries/complications/*pathology&lt;/keyword&gt;&lt;keyword&gt;Brain Mapping&lt;/keyword&gt;&lt;keyword&gt;Disease Progression&lt;/keyword&gt;&lt;keyword&gt;Female&lt;/keyword&gt;&lt;keyword&gt;Germany&lt;/keyword&gt;&lt;keyword&gt;Humans&lt;/keyword&gt;&lt;keyword&gt;Imaging, Three-Dimensional&lt;/keyword&gt;&lt;keyword&gt;*Magnetic Resonance Imaging&lt;/keyword&gt;&lt;keyword&gt;Male&lt;/keyword&gt;&lt;keyword&gt;Middle Aged&lt;/keyword&gt;&lt;keyword&gt;Multiple Sclerosis/complications/*pathology&lt;/keyword&gt;&lt;/keywords&gt;&lt;dates&gt;&lt;year&gt;2012&lt;/year&gt;&lt;pub-dates&gt;&lt;date&gt;Jun&lt;/date&gt;&lt;/pub-dates&gt;&lt;/dates&gt;&lt;isbn&gt;1538-3687 (Electronic)&amp;#xD;0003-9942 (Linking)&lt;/isbn&gt;&lt;accession-num&gt;22351849&lt;/accession-num&gt;&lt;urls&gt;&lt;related-urls&gt;&lt;url&gt;https://www.ncbi.nlm.nih.gov/pubmed/22351849&lt;/url&gt;&lt;/related-urls&gt;&lt;/urls&gt;&lt;electronic-resource-num&gt;10.1001/archneurol.2011.2450&lt;/electronic-resource-num&gt;&lt;/record&gt;&lt;/Cite&gt;&lt;/EndNote&gt;</w:instrText>
      </w:r>
      <w:r w:rsidR="00110971"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Sinnecker et al., 2012)</w:t>
      </w:r>
      <w:r w:rsidR="00110971" w:rsidRPr="005A2925">
        <w:rPr>
          <w:rFonts w:ascii="Times New Roman" w:hAnsi="Times New Roman" w:cs="Times New Roman"/>
          <w:sz w:val="24"/>
          <w:szCs w:val="24"/>
        </w:rPr>
        <w:fldChar w:fldCharType="end"/>
      </w:r>
      <w:r w:rsidRPr="005A2925">
        <w:rPr>
          <w:rFonts w:ascii="Times New Roman" w:hAnsi="Times New Roman" w:cs="Times New Roman"/>
          <w:sz w:val="24"/>
          <w:szCs w:val="24"/>
        </w:rPr>
        <w:t>.</w:t>
      </w:r>
      <w:r w:rsidR="004C7E4A" w:rsidRPr="005A2925">
        <w:rPr>
          <w:rFonts w:ascii="Times New Roman" w:hAnsi="Times New Roman" w:cs="Times New Roman"/>
          <w:sz w:val="24"/>
          <w:szCs w:val="24"/>
        </w:rPr>
        <w:t xml:space="preserve"> </w:t>
      </w:r>
      <w:r w:rsidRPr="005A2925">
        <w:rPr>
          <w:rFonts w:ascii="Times New Roman" w:hAnsi="Times New Roman" w:cs="Times New Roman"/>
          <w:sz w:val="24"/>
          <w:szCs w:val="24"/>
        </w:rPr>
        <w:t>Continued sequence development in MRI led to the advent of ultrafast gradient echo sequences, such as T1 magnetization prepared rapid acquisition gradient echo (MPRAGE), which increased conspicuity of WM-hypo on T1</w:t>
      </w:r>
      <w:r w:rsidR="006E6559" w:rsidRPr="005A2925">
        <w:rPr>
          <w:rFonts w:ascii="Times New Roman" w:hAnsi="Times New Roman" w:cs="Times New Roman"/>
          <w:sz w:val="24"/>
          <w:szCs w:val="24"/>
        </w:rPr>
        <w:t xml:space="preserve"> </w:t>
      </w:r>
      <w:r w:rsidR="006E6559" w:rsidRPr="005A2925">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00BF0EBC" w:rsidRPr="005A2925">
        <w:rPr>
          <w:rFonts w:ascii="Times New Roman" w:hAnsi="Times New Roman" w:cs="Times New Roman"/>
          <w:sz w:val="24"/>
          <w:szCs w:val="24"/>
        </w:rPr>
        <w:instrText xml:space="preserve"> ADDIN EN.CITE </w:instrText>
      </w:r>
      <w:r w:rsidR="00BF0EBC" w:rsidRPr="005A2925">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00BF0EBC" w:rsidRPr="005A2925">
        <w:rPr>
          <w:rFonts w:ascii="Times New Roman" w:hAnsi="Times New Roman" w:cs="Times New Roman"/>
          <w:sz w:val="24"/>
          <w:szCs w:val="24"/>
        </w:rPr>
        <w:instrText xml:space="preserve"> ADDIN EN.CITE.DATA </w:instrText>
      </w:r>
      <w:r w:rsidR="00BF0EBC" w:rsidRPr="005A2925">
        <w:rPr>
          <w:rFonts w:ascii="Times New Roman" w:hAnsi="Times New Roman" w:cs="Times New Roman"/>
          <w:sz w:val="24"/>
          <w:szCs w:val="24"/>
        </w:rPr>
      </w:r>
      <w:r w:rsidR="00BF0EBC" w:rsidRPr="005A2925">
        <w:rPr>
          <w:rFonts w:ascii="Times New Roman" w:hAnsi="Times New Roman" w:cs="Times New Roman"/>
          <w:sz w:val="24"/>
          <w:szCs w:val="24"/>
        </w:rPr>
        <w:fldChar w:fldCharType="end"/>
      </w:r>
      <w:r w:rsidR="006E6559" w:rsidRPr="005A2925">
        <w:rPr>
          <w:rFonts w:ascii="Times New Roman" w:hAnsi="Times New Roman" w:cs="Times New Roman"/>
          <w:sz w:val="24"/>
          <w:szCs w:val="24"/>
        </w:rPr>
      </w:r>
      <w:r w:rsidR="006E6559"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Mistry et al., 2011)</w:t>
      </w:r>
      <w:r w:rsidR="006E6559" w:rsidRPr="005A2925">
        <w:rPr>
          <w:rFonts w:ascii="Times New Roman" w:hAnsi="Times New Roman" w:cs="Times New Roman"/>
          <w:sz w:val="24"/>
          <w:szCs w:val="24"/>
        </w:rPr>
        <w:fldChar w:fldCharType="end"/>
      </w:r>
      <w:r w:rsidR="006E6559" w:rsidRPr="005A2925">
        <w:rPr>
          <w:rFonts w:ascii="Times New Roman" w:hAnsi="Times New Roman" w:cs="Times New Roman"/>
          <w:sz w:val="24"/>
          <w:szCs w:val="24"/>
        </w:rPr>
        <w:t xml:space="preserve">. </w:t>
      </w:r>
      <w:r w:rsidRPr="005A2925">
        <w:rPr>
          <w:rFonts w:ascii="Times New Roman" w:hAnsi="Times New Roman" w:cs="Times New Roman"/>
          <w:sz w:val="24"/>
          <w:szCs w:val="24"/>
        </w:rPr>
        <w:t xml:space="preserve">Currently, there is limited understanding of similarities or differences between WM-hypo derived from modern 3D gradient echo sequences and WM-hyper derived from T2-FLAIR </w:t>
      </w:r>
      <w:r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Dadar et al., 2018)</w:t>
      </w:r>
      <w:r w:rsidRPr="005A2925">
        <w:rPr>
          <w:rFonts w:ascii="Times New Roman" w:hAnsi="Times New Roman" w:cs="Times New Roman"/>
          <w:sz w:val="24"/>
          <w:szCs w:val="24"/>
        </w:rPr>
        <w:fldChar w:fldCharType="end"/>
      </w:r>
      <w:r w:rsidRPr="005A2925">
        <w:rPr>
          <w:rFonts w:ascii="Times New Roman" w:hAnsi="Times New Roman" w:cs="Times New Roman"/>
          <w:sz w:val="24"/>
          <w:szCs w:val="24"/>
        </w:rPr>
        <w:t xml:space="preserve">.  </w:t>
      </w:r>
    </w:p>
    <w:p w14:paraId="7AE39EE3" w14:textId="758119AE" w:rsidR="0026542F" w:rsidRPr="005A2925" w:rsidRDefault="00247EEC" w:rsidP="004360BD">
      <w:r w:rsidRPr="005A2925">
        <w:tab/>
      </w:r>
      <w:r w:rsidR="0026542F" w:rsidRPr="005A2925">
        <w:t xml:space="preserve">Assessment of T1 and T2 values may provide additional specificity about the underlying pathology and severity of white matter lesions. For example, during development, the myelinating white matter undergoes temporally distinct phases of signal intensity changes on T1- and T2-weighted images </w:t>
      </w:r>
      <w:r w:rsidR="0026542F" w:rsidRPr="005A2925">
        <w:fldChar w:fldCharType="begin"/>
      </w:r>
      <w:r w:rsidR="00BF0EBC" w:rsidRPr="005A2925">
        <w:instrText xml:space="preserve"> ADDIN EN.CITE &lt;EndNote&gt;&lt;Cite&gt;&lt;Author&gt;Ashikaga&lt;/Author&gt;&lt;Year&gt;1999&lt;/Year&gt;&lt;RecNum&gt;65&lt;/RecNum&gt;&lt;DisplayText&gt;(Ashikaga, Araki, Ono, Nishimura, &amp;amp; Ishida, 1999)&lt;/DisplayText&gt;&lt;record&gt;&lt;rec-number&gt;65&lt;/rec-number&gt;&lt;foreign-keys&gt;&lt;key app="EN" db-id="0tedww2we9dfa9e02sqxs9z4revd5pafafd5" timestamp="1555718759"&gt;65&lt;/key&gt;&lt;/foreign-keys&gt;&lt;ref-type name="Journal Article"&gt;17&lt;/ref-type&gt;&lt;contributors&gt;&lt;authors&gt;&lt;author&gt;Ashikaga, Ryuichiro&lt;/author&gt;&lt;author&gt;Araki, Yutaka&lt;/author&gt;&lt;author&gt;Ono, Yukihiko&lt;/author&gt;&lt;author&gt;Nishimura, Yasumasa&lt;/author&gt;&lt;author&gt;Ishida, Osamu&lt;/author&gt;&lt;/authors&gt;&lt;/contributors&gt;&lt;titles&gt;&lt;title&gt;Appearance of Normal Brain Maturation on Fluid-Attenuated Inversion-Recovery (FLAIR) MR Images&lt;/title&gt;&lt;secondary-title&gt;American Journal of Neuroradiology&lt;/secondary-title&gt;&lt;/titles&gt;&lt;periodical&gt;&lt;full-title&gt;American Journal of Neuroradiology&lt;/full-title&gt;&lt;/periodical&gt;&lt;pages&gt;427&lt;/pages&gt;&lt;volume&gt;20&lt;/volume&gt;&lt;number&gt;3&lt;/number&gt;&lt;dates&gt;&lt;year&gt;1999&lt;/year&gt;&lt;/dates&gt;&lt;urls&gt;&lt;related-urls&gt;&lt;url&gt;http://www.ajnr.org/content/20/3/427.abstract&lt;/url&gt;&lt;/related-urls&gt;&lt;/urls&gt;&lt;/record&gt;&lt;/Cite&gt;&lt;/EndNote&gt;</w:instrText>
      </w:r>
      <w:r w:rsidR="0026542F" w:rsidRPr="005A2925">
        <w:fldChar w:fldCharType="separate"/>
      </w:r>
      <w:r w:rsidR="00BF0EBC" w:rsidRPr="005A2925">
        <w:rPr>
          <w:noProof/>
        </w:rPr>
        <w:t>(Ashikaga, Araki, Ono, Nishimura, &amp; Ishida, 1999)</w:t>
      </w:r>
      <w:r w:rsidR="0026542F" w:rsidRPr="005A2925">
        <w:fldChar w:fldCharType="end"/>
      </w:r>
      <w:r w:rsidR="0026542F" w:rsidRPr="005A2925">
        <w:t xml:space="preserve">, reflecting the complex microstructural origin of MRI signals.  Early in development, myelination results in an increased signal on T1 approaching the adult state, while the signal on FLAIR remains bright, reflecting persistent elevations in free water </w:t>
      </w:r>
      <w:r w:rsidR="0026542F" w:rsidRPr="005A2925">
        <w:fldChar w:fldCharType="begin"/>
      </w:r>
      <w:r w:rsidR="00BF0EBC" w:rsidRPr="005A2925">
        <w:instrText xml:space="preserve"> ADDIN EN.CITE &lt;EndNote&gt;&lt;Cite&gt;&lt;Author&gt;Holland&lt;/Author&gt;&lt;Year&gt;1986&lt;/Year&gt;&lt;RecNum&gt;66&lt;/RecNum&gt;&lt;DisplayText&gt;(Holland, Haas, Norman, Brant-Zawadzki, &amp;amp; Newton, 1986)&lt;/DisplayText&gt;&lt;record&gt;&lt;rec-number&gt;66&lt;/rec-number&gt;&lt;foreign-keys&gt;&lt;key app="EN" db-id="0tedww2we9dfa9e02sqxs9z4revd5pafafd5" timestamp="1555718759"&gt;66&lt;/key&gt;&lt;/foreign-keys&gt;&lt;ref-type name="Journal Article"&gt;17&lt;/ref-type&gt;&lt;contributors&gt;&lt;authors&gt;&lt;author&gt;Holland, B. A.&lt;/author&gt;&lt;author&gt;Haas, D. K.&lt;/author&gt;&lt;author&gt;Norman, D.&lt;/author&gt;&lt;author&gt;Brant-Zawadzki, M.&lt;/author&gt;&lt;author&gt;Newton, T. H.&lt;/author&gt;&lt;/authors&gt;&lt;/contributors&gt;&lt;titles&gt;&lt;title&gt;MRI of normal brain maturation&lt;/title&gt;&lt;secondary-title&gt;AJNR Am J Neuroradiol&lt;/secondary-title&gt;&lt;/titles&gt;&lt;periodical&gt;&lt;full-title&gt;AJNR Am J Neuroradiol&lt;/full-title&gt;&lt;/periodical&gt;&lt;pages&gt;201-8&lt;/pages&gt;&lt;volume&gt;7&lt;/volume&gt;&lt;number&gt;2&lt;/number&gt;&lt;keywords&gt;&lt;keyword&gt;Adolescent&lt;/keyword&gt;&lt;keyword&gt;Adult&lt;/keyword&gt;&lt;keyword&gt;Brain/anatomy &amp;amp; histology/*growth &amp;amp; development&lt;/keyword&gt;&lt;keyword&gt;Child&lt;/keyword&gt;&lt;keyword&gt;Child, Preschool&lt;/keyword&gt;&lt;keyword&gt;Female&lt;/keyword&gt;&lt;keyword&gt;Humans&lt;/keyword&gt;&lt;keyword&gt;Infant&lt;/keyword&gt;&lt;keyword&gt;Infant, Newborn&lt;/keyword&gt;&lt;keyword&gt;*Magnetic Resonance Spectroscopy&lt;/keyword&gt;&lt;keyword&gt;Male&lt;/keyword&gt;&lt;keyword&gt;Myelin Sheath/growth &amp;amp; development&lt;/keyword&gt;&lt;/keywords&gt;&lt;dates&gt;&lt;year&gt;1986&lt;/year&gt;&lt;pub-dates&gt;&lt;date&gt;Mar-Apr&lt;/date&gt;&lt;/pub-dates&gt;&lt;/dates&gt;&lt;isbn&gt;0195-6108 (Print)&amp;#xD;0195-6108 (Linking)&lt;/isbn&gt;&lt;accession-num&gt;3082150&lt;/accession-num&gt;&lt;urls&gt;&lt;related-urls&gt;&lt;url&gt;https://www.ncbi.nlm.nih.gov/pubmed/3082150&lt;/url&gt;&lt;/related-urls&gt;&lt;/urls&gt;&lt;/record&gt;&lt;/Cite&gt;&lt;/EndNote&gt;</w:instrText>
      </w:r>
      <w:r w:rsidR="0026542F" w:rsidRPr="005A2925">
        <w:fldChar w:fldCharType="separate"/>
      </w:r>
      <w:r w:rsidR="00BF0EBC" w:rsidRPr="005A2925">
        <w:rPr>
          <w:noProof/>
        </w:rPr>
        <w:t>(Holland, Haas, Norman, Brant-Zawadzki, &amp; Newton, 1986)</w:t>
      </w:r>
      <w:r w:rsidR="0026542F" w:rsidRPr="005A2925">
        <w:fldChar w:fldCharType="end"/>
      </w:r>
      <w:r w:rsidR="0026542F" w:rsidRPr="005A2925">
        <w:t xml:space="preserve">. Changes on T1 and FLAIR with leukoaraiosis may also represent distinct, though related, changes in the white matter as is seen during development.  Thus, WM-hyper and WM-hypo volumes might be correlated by actually measuring something different </w:t>
      </w:r>
      <w:r w:rsidR="0026542F" w:rsidRPr="005A2925">
        <w:fldChar w:fldCharType="begin"/>
      </w:r>
      <w:r w:rsidR="00BF0EBC" w:rsidRPr="005A2925">
        <w:instrText xml:space="preserve"> ADDIN EN.CITE &lt;EndNote&gt;&lt;Cite&gt;&lt;Author&gt;Erkinjuntti&lt;/Author&gt;&lt;Year&gt;1987&lt;/Year&gt;&lt;RecNum&gt;70&lt;/RecNum&gt;&lt;DisplayText&gt;(Erkinjuntti et al., 1987)&lt;/DisplayText&gt;&lt;record&gt;&lt;rec-number&gt;70&lt;/rec-number&gt;&lt;foreign-keys&gt;&lt;key app="EN" db-id="0tedww2we9dfa9e02sqxs9z4revd5pafafd5" timestamp="1555718759"&gt;70&lt;/key&gt;&lt;/foreign-keys&gt;&lt;ref-type name="Journal Article"&gt;17&lt;/ref-type&gt;&lt;contributors&gt;&lt;authors&gt;&lt;author&gt;Erkinjuntti, T.&lt;/author&gt;&lt;author&gt;Ketonen, L.&lt;/author&gt;&lt;author&gt;Sulkava, R.&lt;/author&gt;&lt;author&gt;Sipponen, J.&lt;/author&gt;&lt;author&gt;Vuorialho, M.&lt;/author&gt;&lt;author&gt;Iivanainen, M.&lt;/author&gt;&lt;/authors&gt;&lt;/contributors&gt;&lt;titles&gt;&lt;title&gt;Do white matter changes on MRI and CT differentiate vascular dementia from Alzheimer&amp;apos;s disease?&lt;/title&gt;&lt;secondary-title&gt;Journal of Neurology, Neurosurgery, and Psychiatry&lt;/secondary-title&gt;&lt;/titles&gt;&lt;periodical&gt;&lt;full-title&gt;Journal of Neurology, Neurosurgery, and Psychiatry&lt;/full-title&gt;&lt;/periodical&gt;&lt;pages&gt;37-42&lt;/pages&gt;&lt;volume&gt;50&lt;/volume&gt;&lt;number&gt;1&lt;/number&gt;&lt;dates&gt;&lt;year&gt;1987&lt;/year&gt;&lt;/dates&gt;&lt;isbn&gt;0022-3050&amp;#xD;1468-330X&lt;/isbn&gt;&lt;accession-num&gt;PMC1033247&lt;/accession-num&gt;&lt;urls&gt;&lt;related-urls&gt;&lt;url&gt;http://www.ncbi.nlm.nih.gov/pmc/articles/PMC1033247/&lt;/url&gt;&lt;/related-urls&gt;&lt;/urls&gt;&lt;remote-database-name&gt;PMC&lt;/remote-database-name&gt;&lt;/record&gt;&lt;/Cite&gt;&lt;/EndNote&gt;</w:instrText>
      </w:r>
      <w:r w:rsidR="0026542F" w:rsidRPr="005A2925">
        <w:fldChar w:fldCharType="separate"/>
      </w:r>
      <w:r w:rsidR="00BF0EBC" w:rsidRPr="005A2925">
        <w:rPr>
          <w:noProof/>
        </w:rPr>
        <w:t>(Erkinjuntti et al., 1987)</w:t>
      </w:r>
      <w:r w:rsidR="0026542F" w:rsidRPr="005A2925">
        <w:fldChar w:fldCharType="end"/>
      </w:r>
      <w:r w:rsidR="0026542F" w:rsidRPr="005A2925">
        <w:t xml:space="preserve">. Though age-related WM lesions are commonly attributed to chronic ischemic cerebrovascular disease, they are non-specific.  A growing number of studies </w:t>
      </w:r>
      <w:r w:rsidR="0026542F" w:rsidRPr="005A2925">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00BF0EBC" w:rsidRPr="005A2925">
        <w:instrText xml:space="preserve"> ADDIN EN.CITE </w:instrText>
      </w:r>
      <w:r w:rsidR="00BF0EBC" w:rsidRPr="005A2925">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00BF0EBC" w:rsidRPr="005A2925">
        <w:instrText xml:space="preserve"> ADDIN EN.CITE.DATA </w:instrText>
      </w:r>
      <w:r w:rsidR="00BF0EBC" w:rsidRPr="005A2925">
        <w:fldChar w:fldCharType="end"/>
      </w:r>
      <w:r w:rsidR="0026542F" w:rsidRPr="005A2925">
        <w:fldChar w:fldCharType="separate"/>
      </w:r>
      <w:r w:rsidR="00BF0EBC" w:rsidRPr="005A2925">
        <w:rPr>
          <w:noProof/>
        </w:rPr>
        <w:t>(King, 2014; Lee et al., 2016; Pietroboni et al., 2018)</w:t>
      </w:r>
      <w:r w:rsidR="0026542F" w:rsidRPr="005A2925">
        <w:fldChar w:fldCharType="end"/>
      </w:r>
      <w:r w:rsidR="0026542F" w:rsidRPr="005A2925">
        <w:t xml:space="preserve"> are finding direct correlations of WM disease with </w:t>
      </w:r>
      <m:oMath>
        <m:r>
          <w:rPr>
            <w:rFonts w:ascii="Cambria Math" w:hAnsi="Cambria Math"/>
          </w:rPr>
          <m:t>β</m:t>
        </m:r>
      </m:oMath>
      <w:r w:rsidR="0026542F" w:rsidRPr="005A2925">
        <w:t>-amyloid and tau accumulation, supporting significant overlap between WM lesion development and neurodegeneration</w:t>
      </w:r>
      <w:r w:rsidR="00A71D23" w:rsidRPr="005A2925">
        <w:t xml:space="preserve"> </w:t>
      </w:r>
      <w:r w:rsidR="00A71D23" w:rsidRPr="005A2925">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00BF0EBC" w:rsidRPr="005A2925">
        <w:instrText xml:space="preserve"> ADDIN EN.CITE </w:instrText>
      </w:r>
      <w:r w:rsidR="00BF0EBC" w:rsidRPr="005A2925">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00BF0EBC" w:rsidRPr="005A2925">
        <w:instrText xml:space="preserve"> ADDIN EN.CITE.DATA </w:instrText>
      </w:r>
      <w:r w:rsidR="00BF0EBC" w:rsidRPr="005A2925">
        <w:fldChar w:fldCharType="end"/>
      </w:r>
      <w:r w:rsidR="00A71D23" w:rsidRPr="005A2925">
        <w:fldChar w:fldCharType="separate"/>
      </w:r>
      <w:r w:rsidR="00BF0EBC" w:rsidRPr="005A2925">
        <w:rPr>
          <w:noProof/>
        </w:rPr>
        <w:t>(Erten-Lyons et al., 2013; McAleese et al., 2015)</w:t>
      </w:r>
      <w:r w:rsidR="00A71D23" w:rsidRPr="005A2925">
        <w:fldChar w:fldCharType="end"/>
      </w:r>
      <w:r w:rsidR="0026542F" w:rsidRPr="005A2925">
        <w:t xml:space="preserve">. Ischemic white matter lesions may indicate a vascular susceptibility to AD </w:t>
      </w:r>
      <w:r w:rsidR="0026542F" w:rsidRPr="005A2925">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00BF0EBC" w:rsidRPr="005A2925">
        <w:instrText xml:space="preserve"> ADDIN EN.CITE </w:instrText>
      </w:r>
      <w:r w:rsidR="00BF0EBC" w:rsidRPr="005A2925">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00BF0EBC" w:rsidRPr="005A2925">
        <w:instrText xml:space="preserve"> ADDIN EN.CITE.DATA </w:instrText>
      </w:r>
      <w:r w:rsidR="00BF0EBC" w:rsidRPr="005A2925">
        <w:fldChar w:fldCharType="end"/>
      </w:r>
      <w:r w:rsidR="0026542F" w:rsidRPr="005A2925">
        <w:fldChar w:fldCharType="separate"/>
      </w:r>
      <w:r w:rsidR="00BF0EBC" w:rsidRPr="005A2925">
        <w:rPr>
          <w:noProof/>
        </w:rPr>
        <w:t>(Hughes et al., 2013; King, 2014; King et al., 2014)</w:t>
      </w:r>
      <w:r w:rsidR="0026542F" w:rsidRPr="005A2925">
        <w:fldChar w:fldCharType="end"/>
      </w:r>
      <w:r w:rsidR="0026542F" w:rsidRPr="005A2925">
        <w:t xml:space="preserve">.  Newer evidence points to other pathologic pathways whereby AD itself causes damage to the white matter tracts or results in secondary axonal degeneration due to gray matter damage </w:t>
      </w:r>
      <w:r w:rsidR="0026542F" w:rsidRPr="005A2925">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00BF0EBC" w:rsidRPr="005A2925">
        <w:instrText xml:space="preserve"> ADDIN EN.CITE </w:instrText>
      </w:r>
      <w:r w:rsidR="00BF0EBC" w:rsidRPr="005A2925">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00BF0EBC" w:rsidRPr="005A2925">
        <w:instrText xml:space="preserve"> ADDIN EN.CITE.DATA </w:instrText>
      </w:r>
      <w:r w:rsidR="00BF0EBC" w:rsidRPr="005A2925">
        <w:fldChar w:fldCharType="end"/>
      </w:r>
      <w:r w:rsidR="0026542F" w:rsidRPr="005A2925">
        <w:fldChar w:fldCharType="separate"/>
      </w:r>
      <w:r w:rsidR="00BF0EBC" w:rsidRPr="005A2925">
        <w:rPr>
          <w:noProof/>
        </w:rPr>
        <w:t>(Amlien &amp; Fjell, 2014)</w:t>
      </w:r>
      <w:r w:rsidR="0026542F" w:rsidRPr="005A2925">
        <w:fldChar w:fldCharType="end"/>
      </w:r>
      <w:r w:rsidR="0026542F" w:rsidRPr="005A2925">
        <w:t xml:space="preserve">. </w:t>
      </w:r>
    </w:p>
    <w:p w14:paraId="75ED75A2" w14:textId="320E65D7" w:rsidR="00247EEC" w:rsidRPr="005A2925" w:rsidRDefault="00894012" w:rsidP="00AC1819">
      <w:pPr>
        <w:pStyle w:val="PlainText"/>
        <w:ind w:firstLine="720"/>
        <w:rPr>
          <w:rFonts w:ascii="Times New Roman" w:hAnsi="Times New Roman" w:cs="Times New Roman"/>
          <w:sz w:val="24"/>
          <w:szCs w:val="24"/>
        </w:rPr>
      </w:pPr>
      <w:r w:rsidRPr="005A2925">
        <w:rPr>
          <w:rFonts w:ascii="Times New Roman" w:hAnsi="Times New Roman" w:cs="Times New Roman"/>
          <w:sz w:val="24"/>
          <w:szCs w:val="24"/>
        </w:rPr>
        <w:t>A</w:t>
      </w:r>
      <w:r w:rsidR="00247EEC" w:rsidRPr="005A2925">
        <w:rPr>
          <w:rFonts w:ascii="Times New Roman" w:hAnsi="Times New Roman" w:cs="Times New Roman"/>
          <w:sz w:val="24"/>
          <w:szCs w:val="24"/>
        </w:rPr>
        <w:t xml:space="preserve">utomated tools may provide significant benefit in generating reproducible and accurate assessments of white matter disease burden.  Methods for automated assessment of </w:t>
      </w:r>
      <w:r w:rsidR="00075931" w:rsidRPr="005A2925">
        <w:rPr>
          <w:rFonts w:ascii="Times New Roman" w:hAnsi="Times New Roman" w:cs="Times New Roman"/>
          <w:sz w:val="24"/>
          <w:szCs w:val="24"/>
        </w:rPr>
        <w:t xml:space="preserve">FLAIR </w:t>
      </w:r>
      <w:r w:rsidR="00247EEC" w:rsidRPr="005A2925">
        <w:rPr>
          <w:rFonts w:ascii="Times New Roman" w:hAnsi="Times New Roman" w:cs="Times New Roman"/>
          <w:sz w:val="24"/>
          <w:szCs w:val="24"/>
        </w:rPr>
        <w:t>WM-hyper</w:t>
      </w:r>
      <w:r w:rsidR="006E6559" w:rsidRPr="005A2925">
        <w:rPr>
          <w:rFonts w:ascii="Times New Roman" w:hAnsi="Times New Roman" w:cs="Times New Roman"/>
          <w:sz w:val="24"/>
          <w:szCs w:val="24"/>
        </w:rPr>
        <w:t xml:space="preserve"> </w:t>
      </w:r>
      <w:r w:rsidR="006E6559"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Hulsey&lt;/Author&gt;&lt;Year&gt;2012&lt;/Year&gt;&lt;RecNum&gt;73&lt;/RecNum&gt;&lt;DisplayText&gt;(Hulsey et al., 2012)&lt;/DisplayText&gt;&lt;record&gt;&lt;rec-number&gt;73&lt;/rec-number&gt;&lt;foreign-keys&gt;&lt;key app="EN" db-id="0tedww2we9dfa9e02sqxs9z4revd5pafafd5" timestamp="1555718759"&gt;73&lt;/key&gt;&lt;/foreign-keys&gt;&lt;ref-type name="Journal Article"&gt;17&lt;/ref-type&gt;&lt;contributors&gt;&lt;authors&gt;&lt;author&gt;Hulsey, K. M.&lt;/author&gt;&lt;author&gt;Gupta, M.&lt;/author&gt;&lt;author&gt;King, K. S.&lt;/author&gt;&lt;author&gt;Peshock, R. M.&lt;/author&gt;&lt;author&gt;Whittemore, A. R.&lt;/author&gt;&lt;author&gt;McColl, R. W.&lt;/author&gt;&lt;/authors&gt;&lt;/contributors&gt;&lt;auth-address&gt;Department of Radiology, University of Texas Southwestern Medical Center at Dallas, Dallas, Texas, USA. Keith.Hulsey@UTSouthwestern.edu.&lt;/auth-address&gt;&lt;titles&gt;&lt;title&gt;Automated quantification of white matter disease extent at 3 T: Comparison with volumetric readings&lt;/title&gt;&lt;secondary-title&gt;J Magn Reson Imaging&lt;/secondary-title&gt;&lt;/titles&gt;&lt;periodical&gt;&lt;full-title&gt;J Magn Reson Imaging&lt;/full-title&gt;&lt;/periodical&gt;&lt;edition&gt;2012/04/21&lt;/edition&gt;&lt;dates&gt;&lt;year&gt;2012&lt;/year&gt;&lt;pub-dates&gt;&lt;date&gt;Apr 19&lt;/date&gt;&lt;/pub-dates&gt;&lt;/dates&gt;&lt;isbn&gt;1522-2586 (Electronic)&amp;#xD;1053-1807 (Linking)&lt;/isbn&gt;&lt;accession-num&gt;22517404&lt;/accession-num&gt;&lt;urls&gt;&lt;related-urls&gt;&lt;url&gt;http://www.ncbi.nlm.nih.gov/pubmed/22517404&lt;/url&gt;&lt;url&gt;http://onlinelibrary.wiley.com/store/10.1002/jmri.23659/asset/23659_ftp.pdf?v=1&amp;amp;t=h8zzetoe&amp;amp;s=eabe770493d1bd6b4fc8df9643840782bcd7fbb2&lt;/url&gt;&lt;/related-urls&gt;&lt;/urls&gt;&lt;electronic-resource-num&gt;10.1002/jmri.23659&lt;/electronic-resource-num&gt;&lt;language&gt;Eng&lt;/language&gt;&lt;/record&gt;&lt;/Cite&gt;&lt;/EndNote&gt;</w:instrText>
      </w:r>
      <w:r w:rsidR="006E6559"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Hulsey et al., 2012)</w:t>
      </w:r>
      <w:r w:rsidR="006E6559" w:rsidRPr="005A2925">
        <w:rPr>
          <w:rFonts w:ascii="Times New Roman" w:hAnsi="Times New Roman" w:cs="Times New Roman"/>
          <w:sz w:val="24"/>
          <w:szCs w:val="24"/>
        </w:rPr>
        <w:fldChar w:fldCharType="end"/>
      </w:r>
      <w:r w:rsidR="00247EEC" w:rsidRPr="005A2925">
        <w:rPr>
          <w:rFonts w:ascii="Times New Roman" w:hAnsi="Times New Roman" w:cs="Times New Roman"/>
          <w:sz w:val="24"/>
          <w:szCs w:val="24"/>
        </w:rPr>
        <w:t xml:space="preserve"> have been developed for research, but no single approach has </w:t>
      </w:r>
      <w:r w:rsidR="00247EEC" w:rsidRPr="005A2925">
        <w:rPr>
          <w:rFonts w:ascii="Times New Roman" w:hAnsi="Times New Roman" w:cs="Times New Roman"/>
          <w:sz w:val="24"/>
          <w:szCs w:val="24"/>
        </w:rPr>
        <w:lastRenderedPageBreak/>
        <w:t xml:space="preserve">achieved widespread adoption. Recently, FDA-approved programs like </w:t>
      </w:r>
      <w:proofErr w:type="spellStart"/>
      <w:r w:rsidR="00247EEC" w:rsidRPr="005A2925">
        <w:rPr>
          <w:rFonts w:ascii="Times New Roman" w:hAnsi="Times New Roman" w:cs="Times New Roman"/>
          <w:sz w:val="24"/>
          <w:szCs w:val="24"/>
        </w:rPr>
        <w:t>LesionQuant</w:t>
      </w:r>
      <w:proofErr w:type="spellEnd"/>
      <w:r w:rsidR="00247EEC" w:rsidRPr="005A2925">
        <w:rPr>
          <w:rFonts w:ascii="Times New Roman" w:hAnsi="Times New Roman" w:cs="Times New Roman"/>
          <w:sz w:val="24"/>
          <w:szCs w:val="24"/>
        </w:rPr>
        <w:t xml:space="preserve"> beg</w:t>
      </w:r>
      <w:r w:rsidR="00FC2FF3" w:rsidRPr="005A2925">
        <w:rPr>
          <w:rFonts w:ascii="Times New Roman" w:hAnsi="Times New Roman" w:cs="Times New Roman"/>
          <w:sz w:val="24"/>
          <w:szCs w:val="24"/>
        </w:rPr>
        <w:t>a</w:t>
      </w:r>
      <w:r w:rsidR="00247EEC" w:rsidRPr="005A2925">
        <w:rPr>
          <w:rFonts w:ascii="Times New Roman" w:hAnsi="Times New Roman" w:cs="Times New Roman"/>
          <w:sz w:val="24"/>
          <w:szCs w:val="24"/>
        </w:rPr>
        <w:t xml:space="preserve">n offering an automatic evaluation of WM-hyper. High contrast and high-resolution T1-weighted images are the primary input </w:t>
      </w:r>
      <w:r w:rsidR="00FC2FF3" w:rsidRPr="005A2925">
        <w:rPr>
          <w:rFonts w:ascii="Times New Roman" w:hAnsi="Times New Roman" w:cs="Times New Roman"/>
          <w:sz w:val="24"/>
          <w:szCs w:val="24"/>
        </w:rPr>
        <w:t xml:space="preserve">requirement </w:t>
      </w:r>
      <w:r w:rsidR="00247EEC" w:rsidRPr="005A2925">
        <w:rPr>
          <w:rFonts w:ascii="Times New Roman" w:hAnsi="Times New Roman" w:cs="Times New Roman"/>
          <w:sz w:val="24"/>
          <w:szCs w:val="24"/>
        </w:rPr>
        <w:t>for automated brain segmentation programs such as FreeSurfer</w:t>
      </w:r>
      <w:r w:rsidR="006E6559" w:rsidRPr="005A2925">
        <w:rPr>
          <w:rFonts w:ascii="Times New Roman" w:hAnsi="Times New Roman" w:cs="Times New Roman"/>
          <w:sz w:val="24"/>
          <w:szCs w:val="24"/>
        </w:rPr>
        <w:t xml:space="preserve"> </w:t>
      </w:r>
      <w:r w:rsidR="006E6559"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Fischl&lt;/Author&gt;&lt;Year&gt;2012&lt;/Year&gt;&lt;RecNum&gt;72&lt;/RecNum&gt;&lt;DisplayText&gt;(Bruce Fischl, 2012)&lt;/DisplayText&gt;&lt;record&gt;&lt;rec-number&gt;72&lt;/rec-number&gt;&lt;foreign-keys&gt;&lt;key app="EN" db-id="0tedww2we9dfa9e02sqxs9z4revd5pafafd5" timestamp="1555718759"&gt;72&lt;/key&gt;&lt;/foreign-keys&gt;&lt;ref-type name="Journal Article"&gt;17&lt;/ref-type&gt;&lt;contributors&gt;&lt;authors&gt;&lt;author&gt;Fischl, Bruce&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pub-dates&gt;&lt;date&gt;01/10&lt;/date&gt;&lt;/pub-dates&gt;&lt;/dates&gt;&lt;isbn&gt;1053-8119&amp;#xD;1095-9572&lt;/isbn&gt;&lt;accession-num&gt;PMC3685476&lt;/accession-num&gt;&lt;urls&gt;&lt;related-urls&gt;&lt;url&gt;http://www.ncbi.nlm.nih.gov/pmc/articles/PMC3685476/&lt;/url&gt;&lt;/related-urls&gt;&lt;/urls&gt;&lt;electronic-resource-num&gt;10.1016/j.neuroimage.2012.01.021&lt;/electronic-resource-num&gt;&lt;remote-database-name&gt;PMC&lt;/remote-database-name&gt;&lt;/record&gt;&lt;/Cite&gt;&lt;/EndNote&gt;</w:instrText>
      </w:r>
      <w:r w:rsidR="006E6559"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Bruce Fischl, 2012)</w:t>
      </w:r>
      <w:r w:rsidR="006E6559" w:rsidRPr="005A2925">
        <w:rPr>
          <w:rFonts w:ascii="Times New Roman" w:hAnsi="Times New Roman" w:cs="Times New Roman"/>
          <w:sz w:val="24"/>
          <w:szCs w:val="24"/>
        </w:rPr>
        <w:fldChar w:fldCharType="end"/>
      </w:r>
      <w:r w:rsidR="006E6559" w:rsidRPr="005A2925">
        <w:rPr>
          <w:rFonts w:ascii="Times New Roman" w:hAnsi="Times New Roman" w:cs="Times New Roman"/>
          <w:sz w:val="24"/>
          <w:szCs w:val="24"/>
        </w:rPr>
        <w:t xml:space="preserve"> </w:t>
      </w:r>
      <w:r w:rsidR="00247EEC" w:rsidRPr="005A2925">
        <w:rPr>
          <w:rFonts w:ascii="Times New Roman" w:hAnsi="Times New Roman" w:cs="Times New Roman"/>
          <w:sz w:val="24"/>
          <w:szCs w:val="24"/>
        </w:rPr>
        <w:t xml:space="preserve">and the related FDA-approved </w:t>
      </w:r>
      <w:proofErr w:type="spellStart"/>
      <w:r w:rsidR="00247EEC" w:rsidRPr="005A2925">
        <w:rPr>
          <w:rFonts w:ascii="Times New Roman" w:hAnsi="Times New Roman" w:cs="Times New Roman"/>
          <w:sz w:val="24"/>
          <w:szCs w:val="24"/>
        </w:rPr>
        <w:t>NeuroQuant</w:t>
      </w:r>
      <w:proofErr w:type="spellEnd"/>
      <w:r w:rsidR="00247EEC" w:rsidRPr="005A2925">
        <w:rPr>
          <w:rFonts w:ascii="Times New Roman" w:hAnsi="Times New Roman" w:cs="Times New Roman"/>
          <w:sz w:val="24"/>
          <w:szCs w:val="24"/>
        </w:rPr>
        <w:t xml:space="preserve"> (</w:t>
      </w:r>
      <w:proofErr w:type="spellStart"/>
      <w:r w:rsidR="00247EEC" w:rsidRPr="005A2925">
        <w:rPr>
          <w:rFonts w:ascii="Times New Roman" w:hAnsi="Times New Roman" w:cs="Times New Roman"/>
          <w:sz w:val="24"/>
          <w:szCs w:val="24"/>
        </w:rPr>
        <w:t>Cortech</w:t>
      </w:r>
      <w:proofErr w:type="spellEnd"/>
      <w:r w:rsidR="00247EEC" w:rsidRPr="005A2925">
        <w:rPr>
          <w:rFonts w:ascii="Times New Roman" w:hAnsi="Times New Roman" w:cs="Times New Roman"/>
          <w:sz w:val="24"/>
          <w:szCs w:val="24"/>
        </w:rPr>
        <w:t xml:space="preserve"> Labs, San Diego). Both programs report WM-hypo volumes, but information of WM-hypo is less frequently used than WM-hyper. </w:t>
      </w:r>
      <w:r w:rsidR="008D2439" w:rsidRPr="005A2925">
        <w:rPr>
          <w:rFonts w:ascii="Times New Roman" w:hAnsi="Times New Roman" w:cs="Times New Roman"/>
          <w:sz w:val="24"/>
          <w:szCs w:val="24"/>
        </w:rPr>
        <w:t xml:space="preserve">A motivation for </w:t>
      </w:r>
      <w:r w:rsidR="00FC2FF3" w:rsidRPr="005A2925">
        <w:rPr>
          <w:rFonts w:ascii="Times New Roman" w:hAnsi="Times New Roman" w:cs="Times New Roman"/>
          <w:sz w:val="24"/>
          <w:szCs w:val="24"/>
        </w:rPr>
        <w:t xml:space="preserve">our </w:t>
      </w:r>
      <w:r w:rsidR="008D2439" w:rsidRPr="005A2925">
        <w:rPr>
          <w:rFonts w:ascii="Times New Roman" w:hAnsi="Times New Roman" w:cs="Times New Roman"/>
          <w:sz w:val="24"/>
          <w:szCs w:val="24"/>
        </w:rPr>
        <w:t xml:space="preserve">study was to evaluate whether WM-hypo easily obtained from the widely utilized Freesurfer program from T1 images available in most imaging datasets </w:t>
      </w:r>
      <w:r w:rsidR="004D0971" w:rsidRPr="005A2925">
        <w:rPr>
          <w:rFonts w:ascii="Times New Roman" w:hAnsi="Times New Roman" w:cs="Times New Roman"/>
          <w:sz w:val="24"/>
          <w:szCs w:val="24"/>
        </w:rPr>
        <w:t>would be</w:t>
      </w:r>
      <w:r w:rsidR="008D2439" w:rsidRPr="005A2925">
        <w:rPr>
          <w:rFonts w:ascii="Times New Roman" w:hAnsi="Times New Roman" w:cs="Times New Roman"/>
          <w:sz w:val="24"/>
          <w:szCs w:val="24"/>
        </w:rPr>
        <w:t xml:space="preserve"> equivalent to WM-hyper. </w:t>
      </w:r>
      <w:r w:rsidR="00247EEC" w:rsidRPr="005A2925">
        <w:rPr>
          <w:rFonts w:ascii="Times New Roman" w:hAnsi="Times New Roman" w:cs="Times New Roman"/>
          <w:sz w:val="24"/>
          <w:szCs w:val="24"/>
        </w:rPr>
        <w:t xml:space="preserve">Since Freesurfer is already widely used in research, this has value as a standardized measure for better comparison between studies. WM-hypo assessment may also be advantageous in analyzing white matter disease in older datasets, such as those from the Alzheimer’s Disease Neuroimaging Initiative’s initial cohort (ADNI 1) that may have high-resolution T1 but may not have FLAIR. </w:t>
      </w:r>
    </w:p>
    <w:p w14:paraId="31C6B0D4" w14:textId="071169B7" w:rsidR="00247EEC" w:rsidRPr="005A2925" w:rsidRDefault="00247EEC" w:rsidP="008D2439">
      <w:pPr>
        <w:ind w:firstLine="720"/>
      </w:pPr>
      <w:r w:rsidRPr="005A2925">
        <w:t xml:space="preserve">In this study, we sought to </w:t>
      </w:r>
      <w:r w:rsidR="00810CC6" w:rsidRPr="005A2925">
        <w:t>assess whether WM-hypo and WM-hyper are equivalent markers of WM damage in normal aging</w:t>
      </w:r>
      <w:r w:rsidR="005C2242" w:rsidRPr="005A2925">
        <w:t xml:space="preserve"> and early neurodegenerative disease</w:t>
      </w:r>
      <w:r w:rsidR="007F3FB5" w:rsidRPr="005A2925">
        <w:t xml:space="preserve"> </w:t>
      </w:r>
      <w:r w:rsidRPr="005A2925">
        <w:t xml:space="preserve">by evaluating their associations with age and cerebrospinal fluid (CSF) levels of </w:t>
      </w:r>
      <m:oMath>
        <m:r>
          <w:rPr>
            <w:rFonts w:ascii="Cambria Math" w:hAnsi="Cambria Math"/>
          </w:rPr>
          <m:t>β</m:t>
        </m:r>
      </m:oMath>
      <w:r w:rsidRPr="005A2925">
        <w:t xml:space="preserve">-amyloid and tau. We hypothesized that WM-hypo and WM-hyper volumes would be highly correlated, but that volumes of WM-hyper would be more extensive over a larger region when compared with WM-hypo. We also hypothesized that WM-hypo and WM-hyper would be increased with age and would reflect neurodegeneration as revealed by abnormal CSF </w:t>
      </w:r>
      <m:oMath>
        <m:r>
          <w:rPr>
            <w:rFonts w:ascii="Cambria Math" w:hAnsi="Cambria Math"/>
          </w:rPr>
          <m:t>β</m:t>
        </m:r>
      </m:oMath>
      <w:r w:rsidRPr="005A2925">
        <w:t xml:space="preserve">-amyloid and tau levels. </w:t>
      </w:r>
    </w:p>
    <w:p w14:paraId="2E7A7AED" w14:textId="77777777" w:rsidR="00247EEC" w:rsidRPr="005A2925" w:rsidRDefault="00247EEC" w:rsidP="00247EEC">
      <w:pPr>
        <w:spacing w:line="480" w:lineRule="auto"/>
        <w:outlineLvl w:val="0"/>
        <w:rPr>
          <w:b/>
        </w:rPr>
      </w:pPr>
    </w:p>
    <w:p w14:paraId="2BCA9BA2" w14:textId="77777777" w:rsidR="00247EEC" w:rsidRPr="005A2925" w:rsidRDefault="00247EEC" w:rsidP="00247EEC">
      <w:pPr>
        <w:outlineLvl w:val="0"/>
        <w:rPr>
          <w:b/>
        </w:rPr>
      </w:pPr>
      <w:r w:rsidRPr="005A2925">
        <w:rPr>
          <w:b/>
        </w:rPr>
        <w:t>Methods</w:t>
      </w:r>
    </w:p>
    <w:p w14:paraId="16C15EE9"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Sample Population</w:t>
      </w:r>
    </w:p>
    <w:p w14:paraId="3C44779C" w14:textId="4A7F4B96" w:rsidR="005D5B29" w:rsidRPr="005A2925" w:rsidRDefault="00247EEC" w:rsidP="005D5B29">
      <w:pPr>
        <w:pStyle w:val="PlainText"/>
        <w:rPr>
          <w:rFonts w:ascii="Times New Roman" w:hAnsi="Times New Roman" w:cs="Times New Roman"/>
          <w:sz w:val="24"/>
          <w:szCs w:val="24"/>
        </w:rPr>
      </w:pPr>
      <w:r w:rsidRPr="005A2925">
        <w:rPr>
          <w:rFonts w:ascii="Times New Roman" w:hAnsi="Times New Roman" w:cs="Times New Roman"/>
          <w:sz w:val="24"/>
          <w:szCs w:val="24"/>
        </w:rPr>
        <w:t xml:space="preserve">In this IRB-approved study with written informed consent, </w:t>
      </w:r>
      <w:r w:rsidR="00AD343D" w:rsidRPr="005A2925">
        <w:rPr>
          <w:rFonts w:ascii="Times New Roman" w:hAnsi="Times New Roman" w:cs="Times New Roman"/>
          <w:color w:val="ED7D31" w:themeColor="accent2"/>
          <w:sz w:val="24"/>
          <w:szCs w:val="24"/>
        </w:rPr>
        <w:t>56</w:t>
      </w:r>
      <w:r w:rsidRPr="005A2925">
        <w:rPr>
          <w:rFonts w:ascii="Times New Roman" w:hAnsi="Times New Roman" w:cs="Times New Roman"/>
          <w:sz w:val="24"/>
          <w:szCs w:val="24"/>
        </w:rPr>
        <w:t xml:space="preserve"> non-demented participants</w:t>
      </w:r>
      <w:r w:rsidR="00691515" w:rsidRPr="005A2925">
        <w:rPr>
          <w:rFonts w:ascii="Times New Roman" w:hAnsi="Times New Roman" w:cs="Times New Roman"/>
          <w:sz w:val="24"/>
          <w:szCs w:val="24"/>
        </w:rPr>
        <w:t xml:space="preserve"> were examined</w:t>
      </w:r>
      <w:r w:rsidR="00FC2FF3" w:rsidRPr="005A2925">
        <w:rPr>
          <w:rFonts w:ascii="Times New Roman" w:hAnsi="Times New Roman" w:cs="Times New Roman"/>
          <w:sz w:val="24"/>
          <w:szCs w:val="24"/>
        </w:rPr>
        <w:t xml:space="preserve">. </w:t>
      </w:r>
      <w:r w:rsidR="007D5F0E" w:rsidRPr="005A2925">
        <w:rPr>
          <w:rFonts w:ascii="Times New Roman" w:hAnsi="Times New Roman" w:cs="Times New Roman"/>
          <w:sz w:val="24"/>
          <w:szCs w:val="24"/>
        </w:rPr>
        <w:t>All participants we</w:t>
      </w:r>
      <w:r w:rsidR="00AE53D3" w:rsidRPr="005A2925">
        <w:rPr>
          <w:rFonts w:ascii="Times New Roman" w:hAnsi="Times New Roman" w:cs="Times New Roman"/>
          <w:sz w:val="24"/>
          <w:szCs w:val="24"/>
        </w:rPr>
        <w:t xml:space="preserve">re </w:t>
      </w:r>
      <w:r w:rsidR="00E82D1D" w:rsidRPr="005A2925">
        <w:rPr>
          <w:rFonts w:ascii="Times New Roman" w:hAnsi="Times New Roman" w:cs="Times New Roman"/>
          <w:sz w:val="24"/>
          <w:szCs w:val="24"/>
        </w:rPr>
        <w:t>recruited</w:t>
      </w:r>
      <w:r w:rsidR="00AE53D3" w:rsidRPr="005A2925">
        <w:rPr>
          <w:rFonts w:ascii="Times New Roman" w:hAnsi="Times New Roman" w:cs="Times New Roman"/>
          <w:sz w:val="24"/>
          <w:szCs w:val="24"/>
        </w:rPr>
        <w:t xml:space="preserve"> through newspaper article, </w:t>
      </w:r>
      <w:r w:rsidR="00E82D1D" w:rsidRPr="005A2925">
        <w:rPr>
          <w:rFonts w:ascii="Times New Roman" w:hAnsi="Times New Roman" w:cs="Times New Roman"/>
          <w:sz w:val="24"/>
          <w:szCs w:val="24"/>
        </w:rPr>
        <w:t xml:space="preserve">local senior centers </w:t>
      </w:r>
      <w:r w:rsidR="009D0A27" w:rsidRPr="005A2925">
        <w:rPr>
          <w:rFonts w:ascii="Times New Roman" w:hAnsi="Times New Roman" w:cs="Times New Roman"/>
          <w:sz w:val="24"/>
          <w:szCs w:val="24"/>
        </w:rPr>
        <w:t>visit</w:t>
      </w:r>
      <w:r w:rsidR="00512C77" w:rsidRPr="005A2925">
        <w:rPr>
          <w:rFonts w:ascii="Times New Roman" w:hAnsi="Times New Roman" w:cs="Times New Roman"/>
          <w:sz w:val="24"/>
          <w:szCs w:val="24"/>
        </w:rPr>
        <w:t xml:space="preserve"> and</w:t>
      </w:r>
      <w:r w:rsidR="00F57B37" w:rsidRPr="005A2925">
        <w:rPr>
          <w:rFonts w:ascii="Times New Roman" w:hAnsi="Times New Roman" w:cs="Times New Roman"/>
          <w:sz w:val="24"/>
          <w:szCs w:val="24"/>
        </w:rPr>
        <w:t xml:space="preserve"> word of mouth</w:t>
      </w:r>
      <w:r w:rsidR="00AA6D8B" w:rsidRPr="005A2925">
        <w:rPr>
          <w:rFonts w:ascii="Times New Roman" w:hAnsi="Times New Roman" w:cs="Times New Roman"/>
          <w:sz w:val="24"/>
          <w:szCs w:val="24"/>
        </w:rPr>
        <w:t xml:space="preserve">. </w:t>
      </w:r>
      <w:r w:rsidR="00943FDE" w:rsidRPr="005A2925">
        <w:rPr>
          <w:rFonts w:ascii="Times New Roman" w:hAnsi="Times New Roman" w:cs="Times New Roman"/>
          <w:color w:val="ED7D31" w:themeColor="accent2"/>
          <w:sz w:val="24"/>
          <w:szCs w:val="24"/>
        </w:rPr>
        <w:t xml:space="preserve">All </w:t>
      </w:r>
      <w:r w:rsidR="00AA6D8B" w:rsidRPr="005A2925">
        <w:rPr>
          <w:rFonts w:ascii="Times New Roman" w:hAnsi="Times New Roman" w:cs="Times New Roman"/>
          <w:color w:val="ED7D31" w:themeColor="accent2"/>
          <w:sz w:val="24"/>
          <w:szCs w:val="24"/>
        </w:rPr>
        <w:t xml:space="preserve">participants </w:t>
      </w:r>
      <w:r w:rsidR="00691515" w:rsidRPr="005A2925">
        <w:rPr>
          <w:rFonts w:ascii="Times New Roman" w:hAnsi="Times New Roman" w:cs="Times New Roman"/>
          <w:color w:val="ED7D31" w:themeColor="accent2"/>
          <w:sz w:val="24"/>
          <w:szCs w:val="24"/>
        </w:rPr>
        <w:t>underwent</w:t>
      </w:r>
      <w:r w:rsidR="00943FDE" w:rsidRPr="005A2925">
        <w:rPr>
          <w:rFonts w:ascii="Times New Roman" w:hAnsi="Times New Roman" w:cs="Times New Roman"/>
          <w:color w:val="ED7D31" w:themeColor="accent2"/>
          <w:sz w:val="24"/>
          <w:szCs w:val="24"/>
        </w:rPr>
        <w:t xml:space="preserve"> MR imaging and cognitive testing but only 47 </w:t>
      </w:r>
      <w:r w:rsidR="00691515" w:rsidRPr="005A2925">
        <w:rPr>
          <w:rFonts w:ascii="Times New Roman" w:hAnsi="Times New Roman" w:cs="Times New Roman"/>
          <w:color w:val="ED7D31" w:themeColor="accent2"/>
          <w:sz w:val="24"/>
          <w:szCs w:val="24"/>
        </w:rPr>
        <w:t>consented</w:t>
      </w:r>
      <w:r w:rsidR="00943FDE" w:rsidRPr="005A2925">
        <w:rPr>
          <w:rFonts w:ascii="Times New Roman" w:hAnsi="Times New Roman" w:cs="Times New Roman"/>
          <w:color w:val="ED7D31" w:themeColor="accent2"/>
          <w:sz w:val="24"/>
          <w:szCs w:val="24"/>
        </w:rPr>
        <w:t xml:space="preserve"> to </w:t>
      </w:r>
      <w:r w:rsidR="00B45925" w:rsidRPr="005A2925">
        <w:rPr>
          <w:rFonts w:ascii="Times New Roman" w:hAnsi="Times New Roman" w:cs="Times New Roman"/>
          <w:color w:val="ED7D31" w:themeColor="accent2"/>
          <w:sz w:val="24"/>
          <w:szCs w:val="24"/>
        </w:rPr>
        <w:t>lumbar puncture for CSF collection</w:t>
      </w:r>
      <w:r w:rsidR="00FC2FF3" w:rsidRPr="005A2925">
        <w:rPr>
          <w:rFonts w:ascii="Times New Roman" w:hAnsi="Times New Roman" w:cs="Times New Roman"/>
          <w:color w:val="ED7D31" w:themeColor="accent2"/>
          <w:sz w:val="24"/>
          <w:szCs w:val="24"/>
        </w:rPr>
        <w:t xml:space="preserve"> </w:t>
      </w:r>
      <w:r w:rsidR="00B45925" w:rsidRPr="005A2925">
        <w:rPr>
          <w:rFonts w:ascii="Times New Roman" w:hAnsi="Times New Roman" w:cs="Times New Roman"/>
          <w:color w:val="ED7D31" w:themeColor="accent2"/>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5A2925">
        <w:rPr>
          <w:rFonts w:ascii="Times New Roman" w:hAnsi="Times New Roman" w:cs="Times New Roman"/>
          <w:color w:val="ED7D31" w:themeColor="accent2"/>
          <w:sz w:val="24"/>
          <w:szCs w:val="24"/>
        </w:rPr>
        <w:instrText xml:space="preserve"> ADDIN EN.CITE </w:instrText>
      </w:r>
      <w:r w:rsidR="00BF0EBC" w:rsidRPr="005A2925">
        <w:rPr>
          <w:rFonts w:ascii="Times New Roman" w:hAnsi="Times New Roman" w:cs="Times New Roman"/>
          <w:color w:val="ED7D31" w:themeColor="accent2"/>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5A2925">
        <w:rPr>
          <w:rFonts w:ascii="Times New Roman" w:hAnsi="Times New Roman" w:cs="Times New Roman"/>
          <w:color w:val="ED7D31" w:themeColor="accent2"/>
          <w:sz w:val="24"/>
          <w:szCs w:val="24"/>
        </w:rPr>
        <w:instrText xml:space="preserve"> ADDIN EN.CITE.DATA </w:instrText>
      </w:r>
      <w:r w:rsidR="00BF0EBC" w:rsidRPr="005A2925">
        <w:rPr>
          <w:rFonts w:ascii="Times New Roman" w:hAnsi="Times New Roman" w:cs="Times New Roman"/>
          <w:color w:val="ED7D31" w:themeColor="accent2"/>
          <w:sz w:val="24"/>
          <w:szCs w:val="24"/>
        </w:rPr>
      </w:r>
      <w:r w:rsidR="00BF0EBC" w:rsidRPr="005A2925">
        <w:rPr>
          <w:rFonts w:ascii="Times New Roman" w:hAnsi="Times New Roman" w:cs="Times New Roman"/>
          <w:color w:val="ED7D31" w:themeColor="accent2"/>
          <w:sz w:val="24"/>
          <w:szCs w:val="24"/>
        </w:rPr>
        <w:fldChar w:fldCharType="end"/>
      </w:r>
      <w:r w:rsidR="00B45925" w:rsidRPr="005A2925">
        <w:rPr>
          <w:rFonts w:ascii="Times New Roman" w:hAnsi="Times New Roman" w:cs="Times New Roman"/>
          <w:color w:val="ED7D31" w:themeColor="accent2"/>
          <w:sz w:val="24"/>
          <w:szCs w:val="24"/>
        </w:rPr>
      </w:r>
      <w:r w:rsidR="00B45925" w:rsidRPr="005A2925">
        <w:rPr>
          <w:rFonts w:ascii="Times New Roman" w:hAnsi="Times New Roman" w:cs="Times New Roman"/>
          <w:color w:val="ED7D31" w:themeColor="accent2"/>
          <w:sz w:val="24"/>
          <w:szCs w:val="24"/>
        </w:rPr>
        <w:fldChar w:fldCharType="separate"/>
      </w:r>
      <w:r w:rsidR="00BF0EBC" w:rsidRPr="005A2925">
        <w:rPr>
          <w:rFonts w:ascii="Times New Roman" w:hAnsi="Times New Roman" w:cs="Times New Roman"/>
          <w:noProof/>
          <w:color w:val="ED7D31" w:themeColor="accent2"/>
          <w:sz w:val="24"/>
          <w:szCs w:val="24"/>
        </w:rPr>
        <w:t>(Harrington et al., 2013)</w:t>
      </w:r>
      <w:r w:rsidR="00B45925" w:rsidRPr="005A2925">
        <w:rPr>
          <w:rFonts w:ascii="Times New Roman" w:hAnsi="Times New Roman" w:cs="Times New Roman"/>
          <w:color w:val="ED7D31" w:themeColor="accent2"/>
          <w:sz w:val="24"/>
          <w:szCs w:val="24"/>
        </w:rPr>
        <w:fldChar w:fldCharType="end"/>
      </w:r>
      <w:r w:rsidR="00A75707" w:rsidRPr="005A2925">
        <w:rPr>
          <w:rFonts w:ascii="Times New Roman" w:hAnsi="Times New Roman" w:cs="Times New Roman"/>
          <w:color w:val="ED7D31" w:themeColor="accent2"/>
          <w:sz w:val="24"/>
          <w:szCs w:val="24"/>
        </w:rPr>
        <w:t xml:space="preserve">. </w:t>
      </w:r>
    </w:p>
    <w:p w14:paraId="7B5758BA" w14:textId="77777777" w:rsidR="005D5B29" w:rsidRPr="005A2925" w:rsidRDefault="005D5B29" w:rsidP="005D5B29">
      <w:pPr>
        <w:pStyle w:val="PlainText"/>
        <w:rPr>
          <w:rFonts w:ascii="Times New Roman" w:hAnsi="Times New Roman" w:cs="Times New Roman"/>
          <w:sz w:val="24"/>
          <w:szCs w:val="24"/>
        </w:rPr>
      </w:pPr>
    </w:p>
    <w:p w14:paraId="65A946AF" w14:textId="35A08EDB" w:rsidR="005D5B29" w:rsidRPr="005A2925" w:rsidRDefault="005D5B29" w:rsidP="005D5B29">
      <w:pPr>
        <w:pStyle w:val="PlainText"/>
        <w:rPr>
          <w:rFonts w:ascii="Times New Roman" w:hAnsi="Times New Roman" w:cs="Times New Roman"/>
          <w:color w:val="ED7D31" w:themeColor="accent2"/>
          <w:sz w:val="24"/>
          <w:szCs w:val="24"/>
        </w:rPr>
      </w:pPr>
      <w:r w:rsidRPr="005A2925">
        <w:rPr>
          <w:rFonts w:ascii="Times New Roman" w:hAnsi="Times New Roman" w:cs="Times New Roman"/>
          <w:color w:val="ED7D31" w:themeColor="accent2"/>
          <w:sz w:val="24"/>
          <w:szCs w:val="24"/>
        </w:rPr>
        <w:t>Cognitive classification used the following criteria: study participants were included if they had</w:t>
      </w:r>
      <w:r w:rsidRPr="005A2925">
        <w:rPr>
          <w:rStyle w:val="apple-converted-space"/>
          <w:rFonts w:ascii="Times New Roman" w:hAnsi="Times New Roman" w:cs="Times New Roman"/>
          <w:color w:val="ED7D31" w:themeColor="accent2"/>
          <w:sz w:val="24"/>
          <w:szCs w:val="24"/>
        </w:rPr>
        <w:t> </w:t>
      </w:r>
      <w:r w:rsidRPr="005A2925">
        <w:rPr>
          <w:rFonts w:ascii="Times New Roman" w:hAnsi="Times New Roman" w:cs="Times New Roman"/>
          <w:color w:val="ED7D31" w:themeColor="accent2"/>
          <w:sz w:val="24"/>
          <w:szCs w:val="24"/>
        </w:rPr>
        <w:t>no or minimal cognitive impairment after medical and neuropsychological assessment using the Uniform Data Set-3 criteria of the National Alzheimer’s Coordinating Center after consensus clinical conference (</w:t>
      </w:r>
      <w:hyperlink r:id="rId9" w:tooltip="https://www.alz.washington.edu/WEB/npsych_means.html" w:history="1">
        <w:r w:rsidRPr="005A2925">
          <w:rPr>
            <w:rStyle w:val="Hyperlink"/>
            <w:rFonts w:ascii="Times New Roman" w:hAnsi="Times New Roman" w:cs="Times New Roman"/>
            <w:color w:val="ED7D31" w:themeColor="accent2"/>
            <w:sz w:val="24"/>
            <w:szCs w:val="24"/>
            <w:u w:val="none"/>
          </w:rPr>
          <w:t>https://www.alz.washington.edu/WEB/npsych_means.html</w:t>
        </w:r>
      </w:hyperlink>
      <w:r w:rsidRPr="005A2925">
        <w:rPr>
          <w:rFonts w:ascii="Times New Roman" w:hAnsi="Times New Roman" w:cs="Times New Roman"/>
          <w:color w:val="ED7D31" w:themeColor="accent2"/>
          <w:sz w:val="24"/>
          <w:szCs w:val="24"/>
        </w:rPr>
        <w:t xml:space="preserve">). The </w:t>
      </w:r>
      <w:r w:rsidR="003B617C" w:rsidRPr="005A2925">
        <w:rPr>
          <w:rFonts w:ascii="Times New Roman" w:hAnsi="Times New Roman" w:cs="Times New Roman"/>
          <w:color w:val="ED7D31" w:themeColor="accent2"/>
          <w:sz w:val="24"/>
          <w:szCs w:val="24"/>
        </w:rPr>
        <w:t>cognitively healthy (CH)</w:t>
      </w:r>
      <w:r w:rsidRPr="005A2925">
        <w:rPr>
          <w:rFonts w:ascii="Times New Roman" w:hAnsi="Times New Roman" w:cs="Times New Roman"/>
          <w:color w:val="ED7D31" w:themeColor="accent2"/>
          <w:sz w:val="24"/>
          <w:szCs w:val="24"/>
        </w:rPr>
        <w:t xml:space="preserve"> group were</w:t>
      </w:r>
      <w:r w:rsidRPr="005A2925">
        <w:rPr>
          <w:rStyle w:val="apple-converted-space"/>
          <w:rFonts w:ascii="Times New Roman" w:hAnsi="Times New Roman" w:cs="Times New Roman"/>
          <w:color w:val="ED7D31" w:themeColor="accent2"/>
          <w:sz w:val="24"/>
          <w:szCs w:val="24"/>
        </w:rPr>
        <w:t> </w:t>
      </w:r>
      <w:r w:rsidRPr="005A2925">
        <w:rPr>
          <w:rFonts w:ascii="Times New Roman" w:hAnsi="Times New Roman" w:cs="Times New Roman"/>
          <w:color w:val="ED7D31" w:themeColor="accent2"/>
          <w:sz w:val="24"/>
          <w:szCs w:val="24"/>
        </w:rPr>
        <w:t>asymptomatic with Clinical Dementia Rating (CDR) of zero and neuropsychological measurements within one standard deviation of mean according to published normative values (as referenced in Harrington et al., 2013). Mild cognitive impairment (MCI) participants were those individuals with CDR of 0.5 and fulfilled the current MCI criteria</w:t>
      </w:r>
      <w:r w:rsidRPr="005A2925">
        <w:rPr>
          <w:rFonts w:ascii="Times New Roman" w:hAnsi="Times New Roman" w:cs="Times New Roman"/>
          <w:color w:val="ED7D31" w:themeColor="accent2"/>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5A2925">
        <w:rPr>
          <w:rFonts w:ascii="Times New Roman" w:hAnsi="Times New Roman" w:cs="Times New Roman"/>
          <w:color w:val="ED7D31" w:themeColor="accent2"/>
          <w:sz w:val="24"/>
          <w:szCs w:val="24"/>
        </w:rPr>
        <w:instrText xml:space="preserve"> ADDIN EN.CITE </w:instrText>
      </w:r>
      <w:r w:rsidRPr="005A2925">
        <w:rPr>
          <w:rFonts w:ascii="Times New Roman" w:hAnsi="Times New Roman" w:cs="Times New Roman"/>
          <w:color w:val="ED7D31" w:themeColor="accent2"/>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5A2925">
        <w:rPr>
          <w:rFonts w:ascii="Times New Roman" w:hAnsi="Times New Roman" w:cs="Times New Roman"/>
          <w:color w:val="ED7D31" w:themeColor="accent2"/>
          <w:sz w:val="24"/>
          <w:szCs w:val="24"/>
        </w:rPr>
        <w:instrText xml:space="preserve"> ADDIN EN.CITE.DATA </w:instrText>
      </w:r>
      <w:r w:rsidRPr="005A2925">
        <w:rPr>
          <w:rFonts w:ascii="Times New Roman" w:hAnsi="Times New Roman" w:cs="Times New Roman"/>
          <w:color w:val="ED7D31" w:themeColor="accent2"/>
          <w:sz w:val="24"/>
          <w:szCs w:val="24"/>
        </w:rPr>
      </w:r>
      <w:r w:rsidRPr="005A2925">
        <w:rPr>
          <w:rFonts w:ascii="Times New Roman" w:hAnsi="Times New Roman" w:cs="Times New Roman"/>
          <w:color w:val="ED7D31" w:themeColor="accent2"/>
          <w:sz w:val="24"/>
          <w:szCs w:val="24"/>
        </w:rPr>
        <w:fldChar w:fldCharType="end"/>
      </w:r>
      <w:r w:rsidRPr="005A2925">
        <w:rPr>
          <w:rFonts w:ascii="Times New Roman" w:hAnsi="Times New Roman" w:cs="Times New Roman"/>
          <w:color w:val="ED7D31" w:themeColor="accent2"/>
          <w:sz w:val="24"/>
          <w:szCs w:val="24"/>
        </w:rPr>
      </w:r>
      <w:r w:rsidRPr="005A2925">
        <w:rPr>
          <w:rFonts w:ascii="Times New Roman" w:hAnsi="Times New Roman" w:cs="Times New Roman"/>
          <w:color w:val="ED7D31" w:themeColor="accent2"/>
          <w:sz w:val="24"/>
          <w:szCs w:val="24"/>
        </w:rPr>
        <w:fldChar w:fldCharType="separate"/>
      </w:r>
      <w:r w:rsidRPr="005A2925">
        <w:rPr>
          <w:rFonts w:ascii="Times New Roman" w:hAnsi="Times New Roman" w:cs="Times New Roman"/>
          <w:noProof/>
          <w:color w:val="ED7D31" w:themeColor="accent2"/>
          <w:sz w:val="24"/>
          <w:szCs w:val="24"/>
        </w:rPr>
        <w:t>(Mayeux et al., 2011; Seshadri et al., 2011)</w:t>
      </w:r>
      <w:r w:rsidRPr="005A2925">
        <w:rPr>
          <w:rFonts w:ascii="Times New Roman" w:hAnsi="Times New Roman" w:cs="Times New Roman"/>
          <w:color w:val="ED7D31" w:themeColor="accent2"/>
          <w:sz w:val="24"/>
          <w:szCs w:val="24"/>
        </w:rPr>
        <w:fldChar w:fldCharType="end"/>
      </w:r>
      <w:r w:rsidRPr="005A2925">
        <w:rPr>
          <w:rFonts w:ascii="Times New Roman" w:hAnsi="Times New Roman" w:cs="Times New Roman"/>
          <w:color w:val="ED7D31" w:themeColor="accent2"/>
          <w:sz w:val="24"/>
          <w:szCs w:val="24"/>
        </w:rPr>
        <w:t>.</w:t>
      </w:r>
    </w:p>
    <w:p w14:paraId="4F9D4456" w14:textId="0F600139"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 xml:space="preserve"> </w:t>
      </w:r>
    </w:p>
    <w:p w14:paraId="5F5384A3"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MRI Data Acquisition</w:t>
      </w:r>
    </w:p>
    <w:p w14:paraId="2214428D" w14:textId="7B4332AB"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 xml:space="preserve">All brain imaging was performed at the </w:t>
      </w:r>
      <w:r w:rsidR="00526A17" w:rsidRPr="005A2925">
        <w:rPr>
          <w:rFonts w:ascii="Times New Roman" w:hAnsi="Times New Roman" w:cs="Times New Roman"/>
          <w:sz w:val="24"/>
          <w:szCs w:val="24"/>
        </w:rPr>
        <w:t xml:space="preserve">Advanced </w:t>
      </w:r>
      <w:r w:rsidRPr="005A2925">
        <w:rPr>
          <w:rFonts w:ascii="Times New Roman" w:hAnsi="Times New Roman" w:cs="Times New Roman"/>
          <w:sz w:val="24"/>
          <w:szCs w:val="24"/>
        </w:rPr>
        <w:t xml:space="preserve">Imaging and Spectroscopy Center of the Huntington Medical Research Institutes (Pasadena, CA) on a </w:t>
      </w:r>
      <w:r w:rsidR="00526A17" w:rsidRPr="005A2925">
        <w:rPr>
          <w:rFonts w:ascii="Times New Roman" w:hAnsi="Times New Roman" w:cs="Times New Roman"/>
          <w:sz w:val="24"/>
          <w:szCs w:val="24"/>
        </w:rPr>
        <w:t xml:space="preserve">1.5 Tesla </w:t>
      </w:r>
      <w:r w:rsidRPr="005A2925">
        <w:rPr>
          <w:rFonts w:ascii="Times New Roman" w:hAnsi="Times New Roman" w:cs="Times New Roman"/>
          <w:sz w:val="24"/>
          <w:szCs w:val="24"/>
        </w:rPr>
        <w:t>General Electric (GE, Waukesha, USA) clinical</w:t>
      </w:r>
      <w:r w:rsidR="00526A17" w:rsidRPr="005A2925">
        <w:rPr>
          <w:rFonts w:ascii="Times New Roman" w:hAnsi="Times New Roman" w:cs="Times New Roman"/>
          <w:sz w:val="24"/>
          <w:szCs w:val="24"/>
        </w:rPr>
        <w:t xml:space="preserve"> </w:t>
      </w:r>
      <w:r w:rsidRPr="005A2925">
        <w:rPr>
          <w:rFonts w:ascii="Times New Roman" w:hAnsi="Times New Roman" w:cs="Times New Roman"/>
          <w:sz w:val="24"/>
          <w:szCs w:val="24"/>
        </w:rPr>
        <w:t xml:space="preserve">scanner using an 8-channel high-resolution head coil. Standard imaging consisted of T1-weighted 3D fast-spoiled gradient echo (FSPGR) (echo time (TE) 3.9ms; repetition time (TR) 8.9ms; inversion time (TI) 500ms; slice thickness (ST) 1.2mm; matrix 192x192; NEX 1) and T2-weighted fluid-attenuated inversion recovery (FLAIR) (TE </w:t>
      </w:r>
      <w:r w:rsidRPr="005A2925">
        <w:rPr>
          <w:rFonts w:ascii="Times New Roman" w:hAnsi="Times New Roman" w:cs="Times New Roman"/>
          <w:sz w:val="24"/>
          <w:szCs w:val="24"/>
        </w:rPr>
        <w:lastRenderedPageBreak/>
        <w:t>124ms; TR 9500ms; TE 2250ms; ST 4mm; matrix 310x224; NEX 1)</w:t>
      </w:r>
      <w:r w:rsidR="00691515" w:rsidRPr="005A2925">
        <w:rPr>
          <w:rFonts w:ascii="Times New Roman" w:hAnsi="Times New Roman" w:cs="Times New Roman"/>
          <w:sz w:val="24"/>
          <w:szCs w:val="24"/>
        </w:rPr>
        <w:t>. All images were reviewed by a board-certified neuroradiologist to rule out masses and lesions.</w:t>
      </w:r>
    </w:p>
    <w:p w14:paraId="7E49CCD2" w14:textId="77777777" w:rsidR="00247EEC" w:rsidRPr="005A2925" w:rsidRDefault="00247EEC" w:rsidP="00247EEC">
      <w:pPr>
        <w:pStyle w:val="PlainText"/>
        <w:rPr>
          <w:rFonts w:ascii="Times New Roman" w:hAnsi="Times New Roman" w:cs="Times New Roman"/>
          <w:sz w:val="24"/>
          <w:szCs w:val="24"/>
        </w:rPr>
      </w:pPr>
    </w:p>
    <w:p w14:paraId="70439DEE"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White Matter Hyperintensity Analysis</w:t>
      </w:r>
    </w:p>
    <w:p w14:paraId="6D0EA739" w14:textId="066AB65A"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 xml:space="preserve">WM-hyper lesion load was quantified using the Lesion Growth Algorithm (LGA) in the Lesion Segmentation Toolbox 2.0.1.5 (LST, </w:t>
      </w:r>
      <w:hyperlink r:id="rId10" w:history="1">
        <w:r w:rsidRPr="005A2925">
          <w:rPr>
            <w:rStyle w:val="Hyperlink"/>
            <w:rFonts w:ascii="Times New Roman" w:hAnsi="Times New Roman" w:cs="Times New Roman"/>
            <w:sz w:val="24"/>
            <w:szCs w:val="24"/>
          </w:rPr>
          <w:t>http://www.statistical-modelling.de/lst.html</w:t>
        </w:r>
      </w:hyperlink>
      <w:r w:rsidRPr="005A2925">
        <w:rPr>
          <w:rFonts w:ascii="Times New Roman" w:hAnsi="Times New Roman" w:cs="Times New Roman"/>
          <w:sz w:val="24"/>
          <w:szCs w:val="24"/>
        </w:rPr>
        <w:t xml:space="preserve">) with suggested threshold of 0.3 </w:t>
      </w:r>
      <w:r w:rsidR="007A2A3C"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Schmidt&lt;/Author&gt;&lt;Year&gt;2012&lt;/Year&gt;&lt;RecNum&gt;5&lt;/RecNum&gt;&lt;DisplayText&gt;(Schmidt et al., 2012)&lt;/DisplayText&gt;&lt;record&gt;&lt;rec-number&gt;5&lt;/rec-number&gt;&lt;foreign-keys&gt;&lt;key app="EN" db-id="0tedww2we9dfa9e02sqxs9z4revd5pafafd5" timestamp="1533765635"&gt;5&lt;/key&gt;&lt;/foreign-keys&gt;&lt;ref-type name="Journal Article"&gt;17&lt;/ref-type&gt;&lt;contributors&gt;&lt;authors&gt;&lt;author&gt;Schmidt, P.&lt;/author&gt;&lt;author&gt;Gaser, C.&lt;/author&gt;&lt;author&gt;Arsic, M.&lt;/author&gt;&lt;author&gt;Buck, D.&lt;/author&gt;&lt;author&gt;Forschler, A.&lt;/author&gt;&lt;author&gt;Berthele, A.&lt;/author&gt;&lt;author&gt;Hoshi, M.&lt;/author&gt;&lt;author&gt;Ilg, R.&lt;/author&gt;&lt;author&gt;Schmid, V. J.&lt;/author&gt;&lt;author&gt;Zimmer, C.&lt;/author&gt;&lt;author&gt;Hemmer, B.&lt;/author&gt;&lt;author&gt;Muhlau, M.&lt;/author&gt;&lt;/authors&gt;&lt;/contributors&gt;&lt;auth-address&gt;Department of Neurology, Technische Universitat Munchen, Munich, Germany.&lt;/auth-address&gt;&lt;titles&gt;&lt;title&gt;An automated tool for detection of FLAIR-hyperintense white-matter lesions in Multiple Sclerosis&lt;/title&gt;&lt;secondary-title&gt;Neuroimage&lt;/secondary-title&gt;&lt;/titles&gt;&lt;periodical&gt;&lt;full-title&gt;Neuroimage&lt;/full-title&gt;&lt;/periodical&gt;&lt;pages&gt;3774-83&lt;/pages&gt;&lt;volume&gt;59&lt;/volume&gt;&lt;number&gt;4&lt;/number&gt;&lt;edition&gt;2011/11/29&lt;/edition&gt;&lt;keywords&gt;&lt;keyword&gt;Adult&lt;/keyword&gt;&lt;keyword&gt;Humans&lt;/keyword&gt;&lt;keyword&gt;Magnetic Resonance Imaging/*methods&lt;/keyword&gt;&lt;keyword&gt;Middle Aged&lt;/keyword&gt;&lt;keyword&gt;Multiple Sclerosis/*pathology&lt;/keyword&gt;&lt;keyword&gt;Neuroimaging/methods&lt;/keyword&gt;&lt;keyword&gt;Young Adult&lt;/keyword&gt;&lt;/keywords&gt;&lt;dates&gt;&lt;year&gt;2012&lt;/year&gt;&lt;pub-dates&gt;&lt;date&gt;Feb 15&lt;/date&gt;&lt;/pub-dates&gt;&lt;/dates&gt;&lt;isbn&gt;1095-9572 (Electronic)&amp;#xD;1053-8119 (Linking)&lt;/isbn&gt;&lt;accession-num&gt;22119648&lt;/accession-num&gt;&lt;urls&gt;&lt;related-urls&gt;&lt;url&gt;https://www.ncbi.nlm.nih.gov/pubmed/22119648&lt;/url&gt;&lt;/related-urls&gt;&lt;/urls&gt;&lt;electronic-resource-num&gt;10.1016/j.neuroimage.2011.11.032&lt;/electronic-resource-num&gt;&lt;/record&gt;&lt;/Cite&gt;&lt;/EndNote&gt;</w:instrText>
      </w:r>
      <w:r w:rsidR="007A2A3C"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Schmidt et al., 2012)</w:t>
      </w:r>
      <w:r w:rsidR="007A2A3C" w:rsidRPr="005A2925">
        <w:rPr>
          <w:rFonts w:ascii="Times New Roman" w:hAnsi="Times New Roman" w:cs="Times New Roman"/>
          <w:sz w:val="24"/>
          <w:szCs w:val="24"/>
        </w:rPr>
        <w:fldChar w:fldCharType="end"/>
      </w:r>
      <w:r w:rsidR="007A2A3C" w:rsidRPr="005A2925">
        <w:rPr>
          <w:rFonts w:ascii="Times New Roman" w:hAnsi="Times New Roman" w:cs="Times New Roman"/>
          <w:sz w:val="24"/>
          <w:szCs w:val="24"/>
        </w:rPr>
        <w:t>.</w:t>
      </w:r>
      <w:r w:rsidRPr="005A2925">
        <w:rPr>
          <w:rFonts w:ascii="Times New Roman" w:hAnsi="Times New Roman" w:cs="Times New Roman"/>
          <w:sz w:val="24"/>
          <w:szCs w:val="24"/>
        </w:rPr>
        <w:t xml:space="preserve"> Lesion probability maps and calculated WM lesion load (</w:t>
      </w:r>
      <m:oMath>
        <m:r>
          <w:rPr>
            <w:rFonts w:ascii="Cambria Math" w:hAnsi="Cambria Math" w:cs="Times New Roman"/>
            <w:sz w:val="24"/>
            <w:szCs w:val="24"/>
          </w:rPr>
          <m:t>μ</m:t>
        </m:r>
      </m:oMath>
      <w:r w:rsidRPr="005A2925">
        <w:rPr>
          <w:rFonts w:ascii="Times New Roman" w:hAnsi="Times New Roman" w:cs="Times New Roman"/>
          <w:sz w:val="24"/>
          <w:szCs w:val="24"/>
        </w:rPr>
        <w:t>L) were produced.</w:t>
      </w:r>
    </w:p>
    <w:p w14:paraId="663227F8" w14:textId="77777777" w:rsidR="00247EEC" w:rsidRPr="005A2925" w:rsidRDefault="00247EEC" w:rsidP="00247EEC">
      <w:pPr>
        <w:pStyle w:val="PlainText"/>
        <w:rPr>
          <w:rFonts w:ascii="Times New Roman" w:hAnsi="Times New Roman" w:cs="Times New Roman"/>
          <w:sz w:val="24"/>
          <w:szCs w:val="24"/>
        </w:rPr>
      </w:pPr>
    </w:p>
    <w:p w14:paraId="2D345573"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White Matter Hypointensity Analysis</w:t>
      </w:r>
    </w:p>
    <w:p w14:paraId="4BBED606" w14:textId="6B9529B8"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WM-hypo lesion load (</w:t>
      </w:r>
      <m:oMath>
        <m:r>
          <w:rPr>
            <w:rFonts w:ascii="Cambria Math" w:hAnsi="Cambria Math" w:cs="Times New Roman"/>
            <w:sz w:val="24"/>
            <w:szCs w:val="24"/>
          </w:rPr>
          <m:t>μ</m:t>
        </m:r>
      </m:oMath>
      <w:r w:rsidRPr="005A2925">
        <w:rPr>
          <w:rFonts w:ascii="Times New Roman" w:hAnsi="Times New Roman" w:cs="Times New Roman"/>
          <w:sz w:val="24"/>
          <w:szCs w:val="24"/>
        </w:rPr>
        <w:t>L) using Freesurfer image analysis suite 6.0 (</w:t>
      </w:r>
      <w:hyperlink r:id="rId11" w:history="1">
        <w:r w:rsidRPr="005A2925">
          <w:rPr>
            <w:rStyle w:val="Hyperlink"/>
            <w:rFonts w:ascii="Times New Roman" w:hAnsi="Times New Roman" w:cs="Times New Roman"/>
            <w:sz w:val="24"/>
            <w:szCs w:val="24"/>
          </w:rPr>
          <w:t>http://surfer.nmr.mgh.harvard.edu/</w:t>
        </w:r>
      </w:hyperlink>
      <w:r w:rsidRPr="005A2925">
        <w:rPr>
          <w:rFonts w:ascii="Times New Roman" w:hAnsi="Times New Roman" w:cs="Times New Roman"/>
          <w:sz w:val="24"/>
          <w:szCs w:val="24"/>
        </w:rPr>
        <w:t>) using T1</w:t>
      </w:r>
      <w:r w:rsidR="00691515" w:rsidRPr="005A2925">
        <w:rPr>
          <w:rFonts w:ascii="Times New Roman" w:hAnsi="Times New Roman" w:cs="Times New Roman"/>
          <w:sz w:val="24"/>
          <w:szCs w:val="24"/>
        </w:rPr>
        <w:t>-</w:t>
      </w:r>
      <w:r w:rsidRPr="005A2925">
        <w:rPr>
          <w:rFonts w:ascii="Times New Roman" w:hAnsi="Times New Roman" w:cs="Times New Roman"/>
          <w:sz w:val="24"/>
          <w:szCs w:val="24"/>
        </w:rPr>
        <w:t xml:space="preserve">weighed images. WM-hypo is identified by using spatial intensity gradients across tissue classes </w:t>
      </w:r>
      <w:r w:rsidR="007A2A3C" w:rsidRPr="005A2925">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00BF0EBC" w:rsidRPr="005A2925">
        <w:rPr>
          <w:rFonts w:ascii="Times New Roman" w:hAnsi="Times New Roman" w:cs="Times New Roman"/>
          <w:sz w:val="24"/>
          <w:szCs w:val="24"/>
        </w:rPr>
        <w:instrText xml:space="preserve"> ADDIN EN.CITE </w:instrText>
      </w:r>
      <w:r w:rsidR="00BF0EBC" w:rsidRPr="005A2925">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00BF0EBC" w:rsidRPr="005A2925">
        <w:rPr>
          <w:rFonts w:ascii="Times New Roman" w:hAnsi="Times New Roman" w:cs="Times New Roman"/>
          <w:sz w:val="24"/>
          <w:szCs w:val="24"/>
        </w:rPr>
        <w:instrText xml:space="preserve"> ADDIN EN.CITE.DATA </w:instrText>
      </w:r>
      <w:r w:rsidR="00BF0EBC" w:rsidRPr="005A2925">
        <w:rPr>
          <w:rFonts w:ascii="Times New Roman" w:hAnsi="Times New Roman" w:cs="Times New Roman"/>
          <w:sz w:val="24"/>
          <w:szCs w:val="24"/>
        </w:rPr>
      </w:r>
      <w:r w:rsidR="00BF0EBC" w:rsidRPr="005A2925">
        <w:rPr>
          <w:rFonts w:ascii="Times New Roman" w:hAnsi="Times New Roman" w:cs="Times New Roman"/>
          <w:sz w:val="24"/>
          <w:szCs w:val="24"/>
        </w:rPr>
        <w:fldChar w:fldCharType="end"/>
      </w:r>
      <w:r w:rsidR="007A2A3C" w:rsidRPr="005A2925">
        <w:rPr>
          <w:rFonts w:ascii="Times New Roman" w:hAnsi="Times New Roman" w:cs="Times New Roman"/>
          <w:sz w:val="24"/>
          <w:szCs w:val="24"/>
        </w:rPr>
      </w:r>
      <w:r w:rsidR="007A2A3C"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Desikan et al., 2006; B. Fischl et al., 2004)</w:t>
      </w:r>
      <w:r w:rsidR="007A2A3C" w:rsidRPr="005A2925">
        <w:rPr>
          <w:rFonts w:ascii="Times New Roman" w:hAnsi="Times New Roman" w:cs="Times New Roman"/>
          <w:sz w:val="24"/>
          <w:szCs w:val="24"/>
        </w:rPr>
        <w:fldChar w:fldCharType="end"/>
      </w:r>
      <w:r w:rsidR="007A2A3C" w:rsidRPr="005A2925">
        <w:rPr>
          <w:rFonts w:ascii="Times New Roman" w:hAnsi="Times New Roman" w:cs="Times New Roman"/>
          <w:sz w:val="24"/>
          <w:szCs w:val="24"/>
        </w:rPr>
        <w:t xml:space="preserve">. </w:t>
      </w:r>
      <w:r w:rsidRPr="005A2925">
        <w:rPr>
          <w:rFonts w:ascii="Times New Roman" w:hAnsi="Times New Roman" w:cs="Times New Roman"/>
          <w:sz w:val="24"/>
          <w:szCs w:val="24"/>
        </w:rPr>
        <w:t xml:space="preserve"> </w:t>
      </w:r>
    </w:p>
    <w:p w14:paraId="73257553" w14:textId="77777777" w:rsidR="00247EEC" w:rsidRPr="005A2925" w:rsidRDefault="00247EEC" w:rsidP="00247EEC">
      <w:pPr>
        <w:pStyle w:val="PlainText"/>
        <w:rPr>
          <w:rFonts w:ascii="Times New Roman" w:hAnsi="Times New Roman" w:cs="Times New Roman"/>
          <w:sz w:val="24"/>
          <w:szCs w:val="24"/>
        </w:rPr>
      </w:pPr>
    </w:p>
    <w:p w14:paraId="7F12E67D"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WM lesion load on Standard Space</w:t>
      </w:r>
    </w:p>
    <w:p w14:paraId="132134A3" w14:textId="546E6098"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 xml:space="preserve">WM-hyper and WM-hypo masks of these </w:t>
      </w:r>
      <w:r w:rsidR="00691515" w:rsidRPr="005A2925">
        <w:rPr>
          <w:rFonts w:ascii="Times New Roman" w:hAnsi="Times New Roman" w:cs="Times New Roman"/>
          <w:sz w:val="24"/>
          <w:szCs w:val="24"/>
        </w:rPr>
        <w:t>56</w:t>
      </w:r>
      <w:r w:rsidRPr="005A2925">
        <w:rPr>
          <w:rFonts w:ascii="Times New Roman" w:hAnsi="Times New Roman" w:cs="Times New Roman"/>
          <w:sz w:val="24"/>
          <w:szCs w:val="24"/>
        </w:rPr>
        <w:t xml:space="preserve"> participants were transposed onto the standard space using SPM12 with a voxel size of 1mm. The WM-hyper and WM-hypo masks in standard space were added together to create a group distribution mask showing all WM-hyper lesions in the cohort. The group mask intensity thresholds were set to greater than 1 to limit noise. </w:t>
      </w:r>
    </w:p>
    <w:p w14:paraId="7BED01FD" w14:textId="77777777" w:rsidR="00247EEC" w:rsidRPr="005A2925" w:rsidRDefault="00247EEC" w:rsidP="00247EEC">
      <w:pPr>
        <w:pStyle w:val="PlainText"/>
        <w:rPr>
          <w:rFonts w:ascii="Times New Roman" w:hAnsi="Times New Roman" w:cs="Times New Roman"/>
          <w:sz w:val="24"/>
          <w:szCs w:val="24"/>
        </w:rPr>
      </w:pPr>
    </w:p>
    <w:p w14:paraId="4E7250A1"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CSF data Acquisition</w:t>
      </w:r>
    </w:p>
    <w:p w14:paraId="128C04F0" w14:textId="24E99CC3" w:rsidR="00247EEC" w:rsidRPr="005A2925" w:rsidRDefault="00247EEC" w:rsidP="00247EEC">
      <w:pPr>
        <w:pStyle w:val="PlainText"/>
        <w:rPr>
          <w:rFonts w:ascii="Times New Roman" w:hAnsi="Times New Roman" w:cs="Times New Roman"/>
          <w:sz w:val="24"/>
          <w:szCs w:val="24"/>
        </w:rPr>
      </w:pPr>
      <w:r w:rsidRPr="005A2925">
        <w:rPr>
          <w:rFonts w:ascii="Times New Roman" w:hAnsi="Times New Roman" w:cs="Times New Roman"/>
          <w:sz w:val="24"/>
          <w:szCs w:val="24"/>
        </w:rPr>
        <w:t>After an overnight fast, lumbar CSF was obtained between 8:00 am and 10:00 am and immediately examined for cells and total protein. CSF was stored in 1 mL aliquots at -80</w:t>
      </w:r>
      <w:r w:rsidRPr="005A2925">
        <w:rPr>
          <w:rFonts w:ascii="Times New Roman" w:hAnsi="Times New Roman" w:cs="Times New Roman"/>
          <w:sz w:val="24"/>
          <w:szCs w:val="24"/>
          <w:vertAlign w:val="superscript"/>
        </w:rPr>
        <w:t>o</w:t>
      </w:r>
      <w:r w:rsidRPr="005A2925">
        <w:rPr>
          <w:rFonts w:ascii="Times New Roman" w:hAnsi="Times New Roman" w:cs="Times New Roman"/>
          <w:sz w:val="24"/>
          <w:szCs w:val="24"/>
        </w:rPr>
        <w:t xml:space="preserve">C and then thawed for </w:t>
      </w:r>
      <m:oMath>
        <m:r>
          <w:rPr>
            <w:rFonts w:ascii="Cambria Math" w:hAnsi="Cambria Math" w:cs="Times New Roman"/>
            <w:sz w:val="24"/>
            <w:szCs w:val="24"/>
          </w:rPr>
          <m:t>β</m:t>
        </m:r>
      </m:oMath>
      <w:r w:rsidRPr="005A2925">
        <w:rPr>
          <w:rFonts w:ascii="Times New Roman" w:hAnsi="Times New Roman" w:cs="Times New Roman"/>
          <w:sz w:val="24"/>
          <w:szCs w:val="24"/>
        </w:rPr>
        <w:t>-amyloid (A</w:t>
      </w:r>
      <m:oMath>
        <m:r>
          <w:rPr>
            <w:rFonts w:ascii="Cambria Math" w:hAnsi="Cambria Math" w:cs="Times New Roman"/>
            <w:sz w:val="24"/>
            <w:szCs w:val="24"/>
          </w:rPr>
          <m:t>β</m:t>
        </m:r>
      </m:oMath>
      <w:r w:rsidRPr="005A2925">
        <w:rPr>
          <w:rFonts w:ascii="Times New Roman" w:hAnsi="Times New Roman" w:cs="Times New Roman"/>
          <w:sz w:val="24"/>
          <w:szCs w:val="24"/>
          <w:vertAlign w:val="subscript"/>
        </w:rPr>
        <w:t>42</w:t>
      </w:r>
      <w:r w:rsidRPr="005A2925">
        <w:rPr>
          <w:rFonts w:ascii="Times New Roman" w:hAnsi="Times New Roman" w:cs="Times New Roman"/>
          <w:sz w:val="24"/>
          <w:szCs w:val="24"/>
        </w:rPr>
        <w:t xml:space="preserve">) and </w:t>
      </w:r>
      <w:r w:rsidR="002C3BD3" w:rsidRPr="005A2925">
        <w:rPr>
          <w:rFonts w:ascii="Times New Roman" w:hAnsi="Times New Roman" w:cs="Times New Roman"/>
          <w:sz w:val="24"/>
          <w:szCs w:val="24"/>
        </w:rPr>
        <w:t xml:space="preserve">total </w:t>
      </w:r>
      <w:r w:rsidRPr="005A2925">
        <w:rPr>
          <w:rFonts w:ascii="Times New Roman" w:hAnsi="Times New Roman" w:cs="Times New Roman"/>
          <w:sz w:val="24"/>
          <w:szCs w:val="24"/>
        </w:rPr>
        <w:t>tau group assays (Harrington et al., 2013) using a sandwich enzyme-linked immunosorbent assay kit (</w:t>
      </w:r>
      <w:proofErr w:type="spellStart"/>
      <w:r w:rsidRPr="005A2925">
        <w:rPr>
          <w:rFonts w:ascii="Times New Roman" w:hAnsi="Times New Roman" w:cs="Times New Roman"/>
          <w:sz w:val="24"/>
          <w:szCs w:val="24"/>
        </w:rPr>
        <w:t>Innotest</w:t>
      </w:r>
      <w:proofErr w:type="spellEnd"/>
      <w:r w:rsidRPr="005A2925">
        <w:rPr>
          <w:rFonts w:ascii="Times New Roman" w:hAnsi="Times New Roman" w:cs="Times New Roman"/>
          <w:sz w:val="24"/>
          <w:szCs w:val="24"/>
        </w:rPr>
        <w:t xml:space="preserve"> </w:t>
      </w:r>
      <m:oMath>
        <m:r>
          <w:rPr>
            <w:rFonts w:ascii="Cambria Math" w:hAnsi="Cambria Math" w:cs="Times New Roman"/>
            <w:sz w:val="24"/>
            <w:szCs w:val="24"/>
          </w:rPr>
          <m:t>β</m:t>
        </m:r>
      </m:oMath>
      <w:r w:rsidRPr="005A2925">
        <w:rPr>
          <w:rFonts w:ascii="Times New Roman" w:hAnsi="Times New Roman" w:cs="Times New Roman"/>
          <w:sz w:val="24"/>
          <w:szCs w:val="24"/>
        </w:rPr>
        <w:t xml:space="preserve">-amyloid (1-42) and Innotest hTAU-Ag, Innogenetics, Gent, Belgium) according to the manufacturer’s protocol. </w:t>
      </w:r>
    </w:p>
    <w:p w14:paraId="20A61380" w14:textId="77777777" w:rsidR="00247EEC" w:rsidRPr="005A2925" w:rsidRDefault="00247EEC" w:rsidP="00247EEC">
      <w:pPr>
        <w:pStyle w:val="PlainText"/>
        <w:rPr>
          <w:rFonts w:ascii="Times New Roman" w:hAnsi="Times New Roman" w:cs="Times New Roman"/>
          <w:sz w:val="24"/>
          <w:szCs w:val="24"/>
        </w:rPr>
      </w:pPr>
    </w:p>
    <w:p w14:paraId="1E46E4B4" w14:textId="77777777" w:rsidR="00247EEC" w:rsidRPr="005A2925" w:rsidRDefault="00247EEC" w:rsidP="00247EEC">
      <w:pPr>
        <w:pStyle w:val="PlainText"/>
        <w:rPr>
          <w:rFonts w:ascii="Times New Roman" w:hAnsi="Times New Roman" w:cs="Times New Roman"/>
          <w:i/>
          <w:sz w:val="24"/>
          <w:szCs w:val="24"/>
        </w:rPr>
      </w:pPr>
      <w:r w:rsidRPr="005A2925">
        <w:rPr>
          <w:rFonts w:ascii="Times New Roman" w:hAnsi="Times New Roman" w:cs="Times New Roman"/>
          <w:i/>
          <w:sz w:val="24"/>
          <w:szCs w:val="24"/>
        </w:rPr>
        <w:t>Statistical analysis</w:t>
      </w:r>
    </w:p>
    <w:p w14:paraId="20C080A5" w14:textId="1B6F56EB" w:rsidR="00247EEC" w:rsidRPr="005A2925" w:rsidRDefault="00247EEC" w:rsidP="00247EEC">
      <w:pPr>
        <w:pStyle w:val="PlainText"/>
        <w:rPr>
          <w:rFonts w:ascii="Times New Roman" w:hAnsi="Times New Roman" w:cs="Times New Roman"/>
          <w:color w:val="ED7D31" w:themeColor="accent2"/>
          <w:sz w:val="24"/>
          <w:szCs w:val="24"/>
        </w:rPr>
      </w:pPr>
      <w:r w:rsidRPr="005A2925">
        <w:rPr>
          <w:rFonts w:ascii="Times New Roman" w:hAnsi="Times New Roman" w:cs="Times New Roman"/>
          <w:sz w:val="24"/>
          <w:szCs w:val="24"/>
        </w:rPr>
        <w:t xml:space="preserve">Statistical analyses were performed using JMP, V13.0 (SAS Institute, Inc.; Cary, North Carolina). The distribution of WM-hyper and WM-hypo volumes was described by range and quantile.  Statistical significance was set at p &lt;.05 using two-tailed tests with multiple comparison correction using the </w:t>
      </w:r>
      <w:proofErr w:type="spellStart"/>
      <w:r w:rsidRPr="005A2925">
        <w:rPr>
          <w:rFonts w:ascii="Times New Roman" w:hAnsi="Times New Roman" w:cs="Times New Roman"/>
          <w:sz w:val="24"/>
          <w:szCs w:val="24"/>
        </w:rPr>
        <w:t>Benjamini</w:t>
      </w:r>
      <w:proofErr w:type="spellEnd"/>
      <w:r w:rsidRPr="005A2925">
        <w:rPr>
          <w:rFonts w:ascii="Times New Roman" w:hAnsi="Times New Roman" w:cs="Times New Roman"/>
          <w:sz w:val="24"/>
          <w:szCs w:val="24"/>
        </w:rPr>
        <w:t xml:space="preserve">-Hochberg False Discovery Rate (FDR) </w:t>
      </w:r>
      <w:r w:rsidR="007A2A3C" w:rsidRPr="005A2925">
        <w:rPr>
          <w:rFonts w:ascii="Times New Roman" w:hAnsi="Times New Roman" w:cs="Times New Roman"/>
          <w:sz w:val="24"/>
          <w:szCs w:val="24"/>
        </w:rPr>
        <w:fldChar w:fldCharType="begin"/>
      </w:r>
      <w:r w:rsidR="00BF0EBC" w:rsidRPr="005A2925">
        <w:rPr>
          <w:rFonts w:ascii="Times New Roman" w:hAnsi="Times New Roman" w:cs="Times New Roman"/>
          <w:sz w:val="24"/>
          <w:szCs w:val="24"/>
        </w:rPr>
        <w:instrText xml:space="preserve"> ADDIN EN.CITE &lt;EndNote&gt;&lt;Cite&gt;&lt;Author&gt;Benjamini&lt;/Author&gt;&lt;Year&gt;1995&lt;/Year&gt;&lt;RecNum&gt;75&lt;/RecNum&gt;&lt;DisplayText&gt;(Benjamini &amp;amp; Hochberg, 1995)&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7A2A3C" w:rsidRPr="005A2925">
        <w:rPr>
          <w:rFonts w:ascii="Times New Roman" w:hAnsi="Times New Roman" w:cs="Times New Roman"/>
          <w:sz w:val="24"/>
          <w:szCs w:val="24"/>
        </w:rPr>
        <w:fldChar w:fldCharType="separate"/>
      </w:r>
      <w:r w:rsidR="00BF0EBC" w:rsidRPr="005A2925">
        <w:rPr>
          <w:rFonts w:ascii="Times New Roman" w:hAnsi="Times New Roman" w:cs="Times New Roman"/>
          <w:noProof/>
          <w:sz w:val="24"/>
          <w:szCs w:val="24"/>
        </w:rPr>
        <w:t>(Benjamini &amp; Hochberg, 1995)</w:t>
      </w:r>
      <w:r w:rsidR="007A2A3C" w:rsidRPr="005A2925">
        <w:rPr>
          <w:rFonts w:ascii="Times New Roman" w:hAnsi="Times New Roman" w:cs="Times New Roman"/>
          <w:sz w:val="24"/>
          <w:szCs w:val="24"/>
        </w:rPr>
        <w:fldChar w:fldCharType="end"/>
      </w:r>
      <w:r w:rsidRPr="005A2925">
        <w:rPr>
          <w:rFonts w:ascii="Times New Roman" w:hAnsi="Times New Roman" w:cs="Times New Roman"/>
          <w:sz w:val="24"/>
          <w:szCs w:val="24"/>
        </w:rPr>
        <w:t xml:space="preserve">, where p-values presented are already FDR corrected. Due to the skewed distribution of WM-hyper and WM-hypo volume, log transformation of WM-hyper, WM-hypo, β-amyloid and tau is applied for parametric analysis. </w:t>
      </w:r>
      <w:r w:rsidR="002E60A4" w:rsidRPr="005A2925">
        <w:rPr>
          <w:rFonts w:ascii="Times New Roman" w:hAnsi="Times New Roman" w:cs="Times New Roman"/>
          <w:sz w:val="24"/>
          <w:szCs w:val="24"/>
        </w:rPr>
        <w:t>G</w:t>
      </w:r>
      <w:r w:rsidRPr="005A2925">
        <w:rPr>
          <w:rFonts w:ascii="Times New Roman" w:hAnsi="Times New Roman" w:cs="Times New Roman"/>
          <w:sz w:val="24"/>
          <w:szCs w:val="24"/>
        </w:rPr>
        <w:t xml:space="preserve">eneral linear regression </w:t>
      </w:r>
      <w:r w:rsidR="002E60A4" w:rsidRPr="005A2925">
        <w:rPr>
          <w:rFonts w:ascii="Times New Roman" w:hAnsi="Times New Roman" w:cs="Times New Roman"/>
          <w:sz w:val="24"/>
          <w:szCs w:val="24"/>
        </w:rPr>
        <w:t xml:space="preserve">was used </w:t>
      </w:r>
      <w:r w:rsidRPr="005A2925">
        <w:rPr>
          <w:rFonts w:ascii="Times New Roman" w:hAnsi="Times New Roman" w:cs="Times New Roman"/>
          <w:sz w:val="24"/>
          <w:szCs w:val="24"/>
        </w:rPr>
        <w:t>to evaluate the relationship between WM-hyper and WM-hypo. Age is a robust universal predictor of WM lesions, so we then evaluated the association of age as independent predictor variables to WM-hyper and WM-hypo as dependent variables. We then evaluated WM lesions and age as predictor variables for their associations with CSF markers (</w:t>
      </w:r>
      <m:oMath>
        <m:r>
          <w:rPr>
            <w:rFonts w:ascii="Cambria Math" w:hAnsi="Cambria Math" w:cs="Times New Roman"/>
            <w:sz w:val="24"/>
            <w:szCs w:val="24"/>
          </w:rPr>
          <m:t>β</m:t>
        </m:r>
      </m:oMath>
      <w:r w:rsidRPr="005A2925">
        <w:rPr>
          <w:rFonts w:ascii="Times New Roman" w:hAnsi="Times New Roman" w:cs="Times New Roman"/>
          <w:sz w:val="24"/>
          <w:szCs w:val="24"/>
        </w:rPr>
        <w:t>-amyloid and tau) as depend</w:t>
      </w:r>
      <w:proofErr w:type="spellStart"/>
      <w:r w:rsidRPr="005A2925">
        <w:rPr>
          <w:rFonts w:ascii="Times New Roman" w:hAnsi="Times New Roman" w:cs="Times New Roman"/>
          <w:sz w:val="24"/>
          <w:szCs w:val="24"/>
        </w:rPr>
        <w:t>ent</w:t>
      </w:r>
      <w:proofErr w:type="spellEnd"/>
      <w:r w:rsidRPr="005A2925">
        <w:rPr>
          <w:rFonts w:ascii="Times New Roman" w:hAnsi="Times New Roman" w:cs="Times New Roman"/>
          <w:sz w:val="24"/>
          <w:szCs w:val="24"/>
        </w:rPr>
        <w:t xml:space="preserve"> outcome variables.</w:t>
      </w:r>
      <w:r w:rsidR="002E60A4" w:rsidRPr="005A2925">
        <w:rPr>
          <w:rFonts w:ascii="Times New Roman" w:hAnsi="Times New Roman" w:cs="Times New Roman"/>
          <w:sz w:val="24"/>
          <w:szCs w:val="24"/>
        </w:rPr>
        <w:t xml:space="preserve">  </w:t>
      </w:r>
    </w:p>
    <w:p w14:paraId="1413F6B6" w14:textId="77777777" w:rsidR="00247EEC" w:rsidRPr="005A2925" w:rsidRDefault="00247EEC" w:rsidP="00247EEC">
      <w:pPr>
        <w:pStyle w:val="PlainText"/>
        <w:rPr>
          <w:rFonts w:ascii="Times New Roman" w:hAnsi="Times New Roman" w:cs="Times New Roman"/>
          <w:sz w:val="24"/>
          <w:szCs w:val="24"/>
        </w:rPr>
      </w:pPr>
    </w:p>
    <w:p w14:paraId="35B5657B" w14:textId="19662E65" w:rsidR="00436F16" w:rsidRPr="005A2925" w:rsidRDefault="00247EEC" w:rsidP="00247EEC">
      <w:pPr>
        <w:outlineLvl w:val="0"/>
        <w:rPr>
          <w:b/>
        </w:rPr>
      </w:pPr>
      <w:r w:rsidRPr="005A2925">
        <w:rPr>
          <w:b/>
        </w:rPr>
        <w:t>Results</w:t>
      </w:r>
    </w:p>
    <w:p w14:paraId="6DE19FDF" w14:textId="0F5DD4EC" w:rsidR="00996769" w:rsidRPr="005A2925" w:rsidRDefault="00996769" w:rsidP="00996769">
      <w:pPr>
        <w:pStyle w:val="PlainText"/>
        <w:rPr>
          <w:rFonts w:ascii="Times New Roman" w:hAnsi="Times New Roman" w:cs="Times New Roman"/>
          <w:color w:val="ED7D31" w:themeColor="accent2"/>
          <w:sz w:val="24"/>
          <w:szCs w:val="24"/>
        </w:rPr>
      </w:pPr>
      <w:r w:rsidRPr="005A2925">
        <w:rPr>
          <w:rFonts w:ascii="Times New Roman" w:hAnsi="Times New Roman" w:cs="Times New Roman"/>
          <w:sz w:val="24"/>
          <w:szCs w:val="24"/>
        </w:rPr>
        <w:t xml:space="preserve">Demographic information is shown in Table 1. </w:t>
      </w:r>
      <w:r w:rsidRPr="005A2925">
        <w:rPr>
          <w:rFonts w:ascii="Times New Roman" w:hAnsi="Times New Roman" w:cs="Times New Roman"/>
          <w:color w:val="ED7D31" w:themeColor="accent2"/>
          <w:sz w:val="24"/>
          <w:szCs w:val="24"/>
        </w:rPr>
        <w:t xml:space="preserve">Among 56 participants with a brain MRI, there were 39 CH and 17.  In the subset of 47 with lumbar puncture for CSF analysis there were 34 CH and 13 MCI.  The ratio for CH and MCI was not significantly different between those with MRI only and those with MRI and CSF (chi square p=.8).  </w:t>
      </w:r>
    </w:p>
    <w:p w14:paraId="46CC08D7" w14:textId="77777777" w:rsidR="00C1431D" w:rsidRPr="005A2925" w:rsidRDefault="00C1431D" w:rsidP="00247EEC">
      <w:pPr>
        <w:outlineLvl w:val="0"/>
        <w:rPr>
          <w:iCs/>
        </w:rPr>
      </w:pPr>
    </w:p>
    <w:p w14:paraId="73B23F53" w14:textId="326BDD5B" w:rsidR="00247EEC" w:rsidRPr="005A2925" w:rsidRDefault="00247EEC" w:rsidP="00247EEC">
      <w:pPr>
        <w:outlineLvl w:val="0"/>
      </w:pPr>
      <w:r w:rsidRPr="005A2925">
        <w:rPr>
          <w:i/>
        </w:rPr>
        <w:t xml:space="preserve">Distributions of WM-hyper and WM-hypo: </w:t>
      </w:r>
      <w:r w:rsidRPr="005A2925">
        <w:t xml:space="preserve">WM-hyper ranges from </w:t>
      </w:r>
      <w:r w:rsidR="00AD343D" w:rsidRPr="005A2925">
        <w:t>18.28</w:t>
      </w:r>
      <w:r w:rsidRPr="005A2925">
        <w:t xml:space="preserve"> to </w:t>
      </w:r>
      <w:r w:rsidR="00AD343D" w:rsidRPr="005A2925">
        <w:t>43862.3</w:t>
      </w:r>
      <m:oMath>
        <m:r>
          <w:rPr>
            <w:rFonts w:ascii="Cambria Math" w:hAnsi="Cambria Math"/>
          </w:rPr>
          <m:t>μ</m:t>
        </m:r>
      </m:oMath>
      <w:r w:rsidRPr="005A2925">
        <w:t xml:space="preserve">L with interquartile range of </w:t>
      </w:r>
      <w:r w:rsidR="00AD343D" w:rsidRPr="005A2925">
        <w:t>1855.70</w:t>
      </w:r>
      <w:r w:rsidRPr="005A2925">
        <w:t xml:space="preserve"> to </w:t>
      </w:r>
      <w:r w:rsidR="00AD343D" w:rsidRPr="005A2925">
        <w:t>8438.03</w:t>
      </w:r>
      <w:r w:rsidR="00300F54" w:rsidRPr="005A2925">
        <w:t xml:space="preserve"> </w:t>
      </w:r>
      <m:oMath>
        <m:r>
          <w:rPr>
            <w:rFonts w:ascii="Cambria Math" w:hAnsi="Cambria Math"/>
          </w:rPr>
          <m:t>μ</m:t>
        </m:r>
      </m:oMath>
      <w:r w:rsidRPr="005A2925">
        <w:t xml:space="preserve">L and median of </w:t>
      </w:r>
      <w:r w:rsidR="00AD343D" w:rsidRPr="005A2925">
        <w:t>4173.40</w:t>
      </w:r>
      <m:oMath>
        <m:r>
          <w:rPr>
            <w:rFonts w:ascii="Cambria Math" w:hAnsi="Cambria Math"/>
          </w:rPr>
          <m:t xml:space="preserve"> μ</m:t>
        </m:r>
      </m:oMath>
      <w:r w:rsidRPr="005A2925">
        <w:t xml:space="preserve">L. WM-hypo ranges from </w:t>
      </w:r>
      <w:r w:rsidR="000E1BCC" w:rsidRPr="005A2925">
        <w:t>1098.80</w:t>
      </w:r>
      <w:r w:rsidRPr="005A2925">
        <w:t xml:space="preserve"> to </w:t>
      </w:r>
      <w:r w:rsidR="000E1BCC" w:rsidRPr="005A2925">
        <w:t>33761.70</w:t>
      </w:r>
      <m:oMath>
        <m:r>
          <w:rPr>
            <w:rFonts w:ascii="Cambria Math" w:hAnsi="Cambria Math"/>
          </w:rPr>
          <m:t xml:space="preserve"> μ</m:t>
        </m:r>
      </m:oMath>
      <w:r w:rsidRPr="005A2925">
        <w:t>L with interquartile range of 24</w:t>
      </w:r>
      <w:r w:rsidR="000E1BCC" w:rsidRPr="005A2925">
        <w:t>23.5</w:t>
      </w:r>
      <w:r w:rsidRPr="005A2925">
        <w:t xml:space="preserve"> to </w:t>
      </w:r>
      <w:r w:rsidR="000E1BCC" w:rsidRPr="005A2925">
        <w:t>7735.93</w:t>
      </w:r>
      <m:oMath>
        <m:r>
          <w:rPr>
            <w:rFonts w:ascii="Cambria Math" w:hAnsi="Cambria Math"/>
          </w:rPr>
          <m:t xml:space="preserve"> μ</m:t>
        </m:r>
      </m:oMath>
      <w:r w:rsidRPr="005A2925">
        <w:t xml:space="preserve">L and median of </w:t>
      </w:r>
      <w:r w:rsidR="000E1BCC" w:rsidRPr="005A2925">
        <w:t>3728.15</w:t>
      </w:r>
      <m:oMath>
        <m:r>
          <w:rPr>
            <w:rFonts w:ascii="Cambria Math" w:hAnsi="Cambria Math"/>
          </w:rPr>
          <m:t xml:space="preserve"> μ</m:t>
        </m:r>
      </m:oMath>
      <w:r w:rsidRPr="005A2925">
        <w:t>L. WM-hyper and WM-hypo</w:t>
      </w:r>
      <w:r w:rsidRPr="005A2925">
        <w:rPr>
          <w:b/>
        </w:rPr>
        <w:t xml:space="preserve"> </w:t>
      </w:r>
      <w:r w:rsidRPr="005A2925">
        <w:t>spatial</w:t>
      </w:r>
      <w:r w:rsidRPr="005A2925">
        <w:rPr>
          <w:b/>
        </w:rPr>
        <w:t xml:space="preserve"> </w:t>
      </w:r>
      <w:r w:rsidRPr="005A2925">
        <w:t>distribution is shown in Figure 2. WM-hyper</w:t>
      </w:r>
      <w:r w:rsidRPr="005A2925">
        <w:softHyphen/>
        <w:t xml:space="preserve"> occur at locations of WM-hypo but also involve additional brain regions, such as the fornix and internal capsule.  </w:t>
      </w:r>
    </w:p>
    <w:p w14:paraId="18344FD6" w14:textId="77777777" w:rsidR="00247EEC" w:rsidRPr="005A2925" w:rsidRDefault="00247EEC" w:rsidP="00247EEC">
      <w:pPr>
        <w:outlineLvl w:val="0"/>
        <w:rPr>
          <w:b/>
        </w:rPr>
      </w:pPr>
    </w:p>
    <w:p w14:paraId="29E781CF" w14:textId="348005BB" w:rsidR="00247EEC" w:rsidRPr="005A2925" w:rsidRDefault="00247EEC" w:rsidP="00247EEC">
      <w:pPr>
        <w:outlineLvl w:val="0"/>
      </w:pPr>
      <w:r w:rsidRPr="005A2925">
        <w:rPr>
          <w:i/>
        </w:rPr>
        <w:t xml:space="preserve">WH-hyper verses WM-hypo volumes: </w:t>
      </w:r>
      <w:r w:rsidRPr="005A2925">
        <w:t>Log transformed WM-hypo was strongly associated with WM-hyper, (r=0.</w:t>
      </w:r>
      <w:r w:rsidR="000E1BCC" w:rsidRPr="005A2925">
        <w:t>81</w:t>
      </w:r>
      <w:r w:rsidRPr="005A2925">
        <w:t xml:space="preserve">; </w:t>
      </w:r>
      <w:r w:rsidRPr="005A2925">
        <w:rPr>
          <w:i/>
        </w:rPr>
        <w:t>parameter estimate (p.e.)</w:t>
      </w:r>
      <w:r w:rsidRPr="005A2925">
        <w:t>: 1.</w:t>
      </w:r>
      <w:r w:rsidR="000E1BCC" w:rsidRPr="005A2925">
        <w:t>53</w:t>
      </w:r>
      <w:r w:rsidRPr="005A2925">
        <w:t>±0.1</w:t>
      </w:r>
      <w:r w:rsidR="000E1BCC" w:rsidRPr="005A2925">
        <w:t>5</w:t>
      </w:r>
      <w:r w:rsidRPr="005A2925">
        <w:t>; p&lt;0.0001) as shown in Figure 3. Across the population, WM-hyper volumes tended to be greater and distributed over a larger region than WM-hypo as shown in Figures 2A and 2B. This observation is more obvious when overlapping WM-hyper and WM-hypo distributions together (Figure 2C). Conversely, WM-hypo tended to involve a smaller region that was entirely within the area occupied by WM-hyper.</w:t>
      </w:r>
    </w:p>
    <w:p w14:paraId="316BBD77" w14:textId="77777777" w:rsidR="00247EEC" w:rsidRPr="005A2925" w:rsidRDefault="00247EEC" w:rsidP="00247EEC">
      <w:pPr>
        <w:outlineLvl w:val="0"/>
      </w:pPr>
    </w:p>
    <w:p w14:paraId="0D503ADA" w14:textId="71CE1929" w:rsidR="00247EEC" w:rsidRPr="005A2925" w:rsidRDefault="00247EEC" w:rsidP="00247EEC">
      <w:r w:rsidRPr="005A2925">
        <w:rPr>
          <w:i/>
        </w:rPr>
        <w:t>Age related differences in WM-hyper and WM-hypo</w:t>
      </w:r>
      <w:r w:rsidRPr="005A2925">
        <w:t>: Figure 4 shows WM lesion volume plotted as a function of age. WM-hyper (Figure 4</w:t>
      </w:r>
      <w:r w:rsidR="00993856" w:rsidRPr="005A2925">
        <w:t>A</w:t>
      </w:r>
      <w:r w:rsidRPr="005A2925">
        <w:t>;</w:t>
      </w:r>
      <w:r w:rsidR="00C62F8B" w:rsidRPr="005A2925">
        <w:t xml:space="preserve"> </w:t>
      </w:r>
      <w:r w:rsidR="00815C7B" w:rsidRPr="005A2925">
        <w:t>r=0.3</w:t>
      </w:r>
      <w:r w:rsidR="00993856" w:rsidRPr="005A2925">
        <w:t>1</w:t>
      </w:r>
      <w:r w:rsidR="00C62F8B" w:rsidRPr="005A2925">
        <w:t>,</w:t>
      </w:r>
      <w:r w:rsidRPr="005A2925">
        <w:t xml:space="preserve"> p.e. 0.0</w:t>
      </w:r>
      <w:r w:rsidR="00993856" w:rsidRPr="005A2925">
        <w:t>7</w:t>
      </w:r>
      <w:r w:rsidRPr="005A2925">
        <w:t>8</w:t>
      </w:r>
      <w:r w:rsidRPr="005A2925">
        <w:sym w:font="Symbol" w:char="F0B1"/>
      </w:r>
      <w:r w:rsidRPr="005A2925">
        <w:t>0.03</w:t>
      </w:r>
      <w:r w:rsidR="00993856" w:rsidRPr="005A2925">
        <w:t>0</w:t>
      </w:r>
      <w:r w:rsidRPr="005A2925">
        <w:t>, p=0.0</w:t>
      </w:r>
      <w:r w:rsidR="00993856" w:rsidRPr="005A2925">
        <w:t>13</w:t>
      </w:r>
      <w:r w:rsidRPr="005A2925">
        <w:t>) ha</w:t>
      </w:r>
      <w:r w:rsidR="00C70BF9" w:rsidRPr="005A2925">
        <w:t>d</w:t>
      </w:r>
      <w:r w:rsidRPr="005A2925">
        <w:t xml:space="preserve"> a significant correlation </w:t>
      </w:r>
      <w:r w:rsidR="005859DD" w:rsidRPr="005A2925">
        <w:t>but</w:t>
      </w:r>
      <w:r w:rsidRPr="005A2925">
        <w:t xml:space="preserve"> WM-hypo (Figure 4</w:t>
      </w:r>
      <w:r w:rsidR="00993856" w:rsidRPr="005A2925">
        <w:t>B</w:t>
      </w:r>
      <w:r w:rsidRPr="005A2925">
        <w:t xml:space="preserve">; </w:t>
      </w:r>
      <w:r w:rsidR="00C62F8B" w:rsidRPr="005A2925">
        <w:t>r=0.</w:t>
      </w:r>
      <w:r w:rsidR="00993856" w:rsidRPr="005A2925">
        <w:t>42</w:t>
      </w:r>
      <w:r w:rsidR="00C62F8B" w:rsidRPr="005A2925">
        <w:t xml:space="preserve">, </w:t>
      </w:r>
      <w:r w:rsidRPr="005A2925">
        <w:t>p.e. 0.0</w:t>
      </w:r>
      <w:r w:rsidR="00993856" w:rsidRPr="005A2925">
        <w:t>55</w:t>
      </w:r>
      <w:r w:rsidRPr="005A2925">
        <w:sym w:font="Symbol" w:char="F0B1"/>
      </w:r>
      <w:r w:rsidRPr="005A2925">
        <w:t>0.0</w:t>
      </w:r>
      <w:r w:rsidR="00993856" w:rsidRPr="005A2925">
        <w:t>15</w:t>
      </w:r>
      <w:r w:rsidRPr="005A2925">
        <w:t>, p</w:t>
      </w:r>
      <w:r w:rsidR="00993856" w:rsidRPr="005A2925">
        <w:t>&lt;0.001</w:t>
      </w:r>
      <w:r w:rsidRPr="005A2925">
        <w:t>)</w:t>
      </w:r>
      <w:r w:rsidRPr="005A2925" w:rsidDel="008B7584">
        <w:t xml:space="preserve"> </w:t>
      </w:r>
      <w:r w:rsidRPr="005A2925">
        <w:t xml:space="preserve">with a stronger association with age.  </w:t>
      </w:r>
    </w:p>
    <w:p w14:paraId="59EE6EA6" w14:textId="77777777" w:rsidR="00247EEC" w:rsidRPr="005A2925" w:rsidRDefault="00247EEC" w:rsidP="00247EEC"/>
    <w:p w14:paraId="2B17ABA6" w14:textId="02E0CA39" w:rsidR="00247EEC" w:rsidRPr="005A2925" w:rsidRDefault="00247EEC" w:rsidP="00247EEC">
      <w:r w:rsidRPr="005A2925">
        <w:rPr>
          <w:i/>
        </w:rPr>
        <w:t>WM-hyper and WM-hypo</w:t>
      </w:r>
      <w:r w:rsidRPr="005A2925" w:rsidDel="00996131">
        <w:rPr>
          <w:i/>
        </w:rPr>
        <w:t xml:space="preserve"> </w:t>
      </w:r>
      <w:r w:rsidRPr="005A2925">
        <w:rPr>
          <w:i/>
        </w:rPr>
        <w:t>association with CSF β-amyloid and tau</w:t>
      </w:r>
      <w:r w:rsidRPr="005A2925">
        <w:t xml:space="preserve">: </w:t>
      </w:r>
      <w:r w:rsidR="00DD6F6B" w:rsidRPr="005A2925">
        <w:t>correlations of WM-hyper and WM-hypo with CSF marker are evaluated with age and co</w:t>
      </w:r>
      <w:r w:rsidR="00DD5381" w:rsidRPr="005A2925">
        <w:t xml:space="preserve">gnitive status as co-variates. </w:t>
      </w:r>
      <w:r w:rsidRPr="005A2925">
        <w:t xml:space="preserve">Relationships of WM-hyper and WM-hypo with β-amyloid are shown in Figure 5. β-amyloid accumulation in the brain coincides with a decrease in CSF amyloid. Lower CSF β-amyloid concentrations, the more pathological condition, were associated with greater WM-hyper (Figure 5A; </w:t>
      </w:r>
      <w:r w:rsidR="00673494" w:rsidRPr="005A2925">
        <w:t>r=0.</w:t>
      </w:r>
      <w:r w:rsidR="001E42CF" w:rsidRPr="005A2925">
        <w:t>33</w:t>
      </w:r>
      <w:r w:rsidR="00673494" w:rsidRPr="005A2925">
        <w:t xml:space="preserve">, </w:t>
      </w:r>
      <w:r w:rsidRPr="005A2925">
        <w:t>p.e. -0.</w:t>
      </w:r>
      <w:r w:rsidR="001E42CF" w:rsidRPr="005A2925">
        <w:t>11</w:t>
      </w:r>
      <w:r w:rsidRPr="005A2925">
        <w:t>±0.0</w:t>
      </w:r>
      <w:r w:rsidR="001E42CF" w:rsidRPr="005A2925">
        <w:t>44</w:t>
      </w:r>
      <w:r w:rsidRPr="005A2925">
        <w:t>, p=0.0</w:t>
      </w:r>
      <w:r w:rsidR="001E42CF" w:rsidRPr="005A2925">
        <w:t>13</w:t>
      </w:r>
      <w:r w:rsidRPr="005A2925">
        <w:t xml:space="preserve">) and WM-hypo (Figure 5B; </w:t>
      </w:r>
      <w:r w:rsidR="00C721E4" w:rsidRPr="005A2925">
        <w:t>r=0.</w:t>
      </w:r>
      <w:r w:rsidR="00DC516C" w:rsidRPr="005A2925">
        <w:t>42</w:t>
      </w:r>
      <w:r w:rsidR="00C721E4" w:rsidRPr="005A2925">
        <w:t xml:space="preserve">, </w:t>
      </w:r>
      <w:r w:rsidRPr="005A2925">
        <w:t>p.e. -0.</w:t>
      </w:r>
      <w:r w:rsidR="00DC516C" w:rsidRPr="005A2925">
        <w:t>2</w:t>
      </w:r>
      <w:r w:rsidR="00C721E4" w:rsidRPr="005A2925">
        <w:t>4</w:t>
      </w:r>
      <w:r w:rsidRPr="005A2925">
        <w:t>±0.0</w:t>
      </w:r>
      <w:r w:rsidR="00DC516C" w:rsidRPr="005A2925">
        <w:t>73</w:t>
      </w:r>
      <w:r w:rsidRPr="005A2925">
        <w:t>, p=0.00</w:t>
      </w:r>
      <w:r w:rsidR="00C721E4" w:rsidRPr="005A2925">
        <w:t>2</w:t>
      </w:r>
      <w:r w:rsidRPr="005A2925">
        <w:t xml:space="preserve">) volumes. There </w:t>
      </w:r>
      <w:r w:rsidR="00DC516C" w:rsidRPr="005A2925">
        <w:t>was</w:t>
      </w:r>
      <w:r w:rsidRPr="005A2925">
        <w:t xml:space="preserve"> </w:t>
      </w:r>
      <w:r w:rsidR="00DC516C" w:rsidRPr="005A2925">
        <w:t>no</w:t>
      </w:r>
      <w:r w:rsidRPr="005A2925">
        <w:t xml:space="preserve"> correlation of </w:t>
      </w:r>
      <w:r w:rsidR="00036E16" w:rsidRPr="005A2925">
        <w:t xml:space="preserve">CSF </w:t>
      </w:r>
      <w:r w:rsidRPr="005A2925">
        <w:t>tau with WM-hyper (Figure 6A; p=0.</w:t>
      </w:r>
      <w:r w:rsidR="00DC516C" w:rsidRPr="005A2925">
        <w:t>87</w:t>
      </w:r>
      <w:r w:rsidRPr="005A2925">
        <w:t xml:space="preserve">) </w:t>
      </w:r>
      <w:r w:rsidR="00DC516C" w:rsidRPr="005A2925">
        <w:t>or</w:t>
      </w:r>
      <w:r w:rsidRPr="005A2925">
        <w:t xml:space="preserve"> WM-hypo (Figure 6B; p=0.</w:t>
      </w:r>
      <w:r w:rsidR="00DC516C" w:rsidRPr="005A2925">
        <w:t>99</w:t>
      </w:r>
      <w:r w:rsidRPr="005A2925">
        <w:t>).</w:t>
      </w:r>
    </w:p>
    <w:p w14:paraId="4BADB1F5" w14:textId="6190E569" w:rsidR="00DA5D69" w:rsidRPr="005A2925" w:rsidRDefault="00DA5D69" w:rsidP="00247EEC"/>
    <w:p w14:paraId="0EBDCC15" w14:textId="75CD2851" w:rsidR="00DA5D69" w:rsidRPr="005A2925" w:rsidRDefault="00773731" w:rsidP="00247EEC">
      <w:bookmarkStart w:id="0" w:name="_Hlk20317756"/>
      <w:r w:rsidRPr="005A2925">
        <w:rPr>
          <w:color w:val="ED7D31" w:themeColor="accent2"/>
        </w:rPr>
        <w:t xml:space="preserve">In exploratory analysis we adjusted for cognitive status (CH versus MCI) to determine if this might be driving associations seen for WM-hyper (0.08±0.03, P=0.01) and WM-hypo (0.06±0.02, p&lt;0.001) with age, </w:t>
      </w:r>
      <m:oMath>
        <m:r>
          <w:rPr>
            <w:rFonts w:ascii="Cambria Math" w:hAnsi="Cambria Math"/>
            <w:color w:val="ED7D31" w:themeColor="accent2"/>
          </w:rPr>
          <m:t>β</m:t>
        </m:r>
      </m:oMath>
      <w:r w:rsidRPr="005A2925">
        <w:rPr>
          <w:color w:val="ED7D31" w:themeColor="accent2"/>
        </w:rPr>
        <w:t>-amyloid with WM-hyper (-0.12±0.04, p=0.009) and WM-hypo (-0.25±0.07, p=0.001) and tau with WM-hyper (p=0.69) and WM-hypo (0.8). Adjusting for cognitive status did not significantly alter any of the associations.</w:t>
      </w:r>
      <w:bookmarkEnd w:id="0"/>
      <w:r w:rsidRPr="005A2925">
        <w:t>”</w:t>
      </w:r>
      <w:r w:rsidR="00DA5D69" w:rsidRPr="005A2925">
        <w:rPr>
          <w:color w:val="ED7D31" w:themeColor="accent2"/>
        </w:rPr>
        <w:t>.</w:t>
      </w:r>
    </w:p>
    <w:p w14:paraId="4620D4DF" w14:textId="77777777" w:rsidR="00247EEC" w:rsidRPr="005A2925" w:rsidRDefault="00247EEC" w:rsidP="00247EEC"/>
    <w:p w14:paraId="7493597B" w14:textId="77777777" w:rsidR="00247EEC" w:rsidRPr="005A2925" w:rsidRDefault="00247EEC" w:rsidP="00247EEC">
      <w:pPr>
        <w:outlineLvl w:val="0"/>
        <w:rPr>
          <w:b/>
        </w:rPr>
      </w:pPr>
      <w:r w:rsidRPr="005A2925">
        <w:rPr>
          <w:b/>
        </w:rPr>
        <w:t>Discussion</w:t>
      </w:r>
    </w:p>
    <w:p w14:paraId="53DCC828" w14:textId="35D6DD54" w:rsidR="00247EEC" w:rsidRPr="005A2925" w:rsidRDefault="00247EEC" w:rsidP="00B06256">
      <w:pPr>
        <w:ind w:firstLine="720"/>
        <w:outlineLvl w:val="0"/>
      </w:pPr>
      <w:r w:rsidRPr="005A2925">
        <w:t xml:space="preserve">Our study results </w:t>
      </w:r>
      <w:r w:rsidR="00B06256" w:rsidRPr="005A2925">
        <w:t xml:space="preserve">suggest </w:t>
      </w:r>
      <w:r w:rsidRPr="005A2925">
        <w:t>WM-hypo as an equivalent correlation to WM-hyper as a neuroimaging marker of leukoaraiosis, with a high degree of correlation between them and similar associations with age and CSF β-amyloid and tau. WM-hypo lesion volumes quantified from T1 gradient echo sequences using FreeSurfer program are strongly correlated with WM-hyper volumes derived from T2-FLAIR.</w:t>
      </w:r>
      <w:r w:rsidR="00AD01E7" w:rsidRPr="005A2925">
        <w:t xml:space="preserve"> </w:t>
      </w:r>
      <w:r w:rsidR="000C4E2E" w:rsidRPr="005A2925">
        <w:t>However, w</w:t>
      </w:r>
      <w:r w:rsidRPr="005A2925">
        <w:t>e observed some differences in spatial distribution</w:t>
      </w:r>
      <w:r w:rsidR="00691515" w:rsidRPr="005A2925">
        <w:t xml:space="preserve">: </w:t>
      </w:r>
      <w:r w:rsidRPr="005A2925">
        <w:t xml:space="preserve">WM-hypo distribution is predominantly in the periventricular region, whereas WM-hyper extended more into the deep white matter (Figure 2). </w:t>
      </w:r>
      <w:r w:rsidR="00B06256" w:rsidRPr="005A2925">
        <w:t xml:space="preserve">The distribution we observed in our study is very similar to that reported by </w:t>
      </w:r>
      <w:proofErr w:type="spellStart"/>
      <w:r w:rsidR="00B06256" w:rsidRPr="005A2925">
        <w:t>Riphagen</w:t>
      </w:r>
      <w:proofErr w:type="spellEnd"/>
      <w:r w:rsidR="00B06256" w:rsidRPr="005A2925">
        <w:t xml:space="preserve"> et al. </w:t>
      </w:r>
      <w:r w:rsidR="00B06256" w:rsidRPr="005A2925">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00BF0EBC" w:rsidRPr="005A2925">
        <w:instrText xml:space="preserve"> ADDIN EN.CITE </w:instrText>
      </w:r>
      <w:r w:rsidR="00BF0EBC" w:rsidRPr="005A2925">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00BF0EBC" w:rsidRPr="005A2925">
        <w:instrText xml:space="preserve"> ADDIN EN.CITE.DATA </w:instrText>
      </w:r>
      <w:r w:rsidR="00BF0EBC" w:rsidRPr="005A2925">
        <w:fldChar w:fldCharType="end"/>
      </w:r>
      <w:r w:rsidR="00B06256" w:rsidRPr="005A2925">
        <w:fldChar w:fldCharType="separate"/>
      </w:r>
      <w:r w:rsidR="00BF0EBC" w:rsidRPr="005A2925">
        <w:rPr>
          <w:noProof/>
        </w:rPr>
        <w:t>(Riphagen et al., 2018)</w:t>
      </w:r>
      <w:r w:rsidR="00B06256" w:rsidRPr="005A2925">
        <w:fldChar w:fldCharType="end"/>
      </w:r>
      <w:r w:rsidR="00691515" w:rsidRPr="005A2925">
        <w:t>,</w:t>
      </w:r>
      <w:r w:rsidR="00B06256" w:rsidRPr="005A2925" w:rsidDel="001D367F">
        <w:t xml:space="preserve"> </w:t>
      </w:r>
      <w:r w:rsidR="00691515" w:rsidRPr="005A2925">
        <w:t xml:space="preserve">supporting generalizability. </w:t>
      </w:r>
      <w:r w:rsidRPr="005A2925">
        <w:t>WM-hyper and WM-hypo were generally equivalent in predicting the presence of abnormal CSF β-amyloid</w:t>
      </w:r>
      <w:r w:rsidR="00691515" w:rsidRPr="005A2925">
        <w:t>,</w:t>
      </w:r>
      <w:r w:rsidRPr="005A2925">
        <w:t xml:space="preserve"> </w:t>
      </w:r>
      <w:r w:rsidR="00691515" w:rsidRPr="005A2925">
        <w:t xml:space="preserve">however, neither </w:t>
      </w:r>
      <w:r w:rsidRPr="005A2925">
        <w:t xml:space="preserve">showed </w:t>
      </w:r>
      <w:r w:rsidR="00691515" w:rsidRPr="005A2925">
        <w:t xml:space="preserve">any </w:t>
      </w:r>
      <w:r w:rsidR="00DC516C" w:rsidRPr="005A2925">
        <w:t>association</w:t>
      </w:r>
      <w:r w:rsidRPr="005A2925">
        <w:t xml:space="preserve"> with CSF tau. Overall, </w:t>
      </w:r>
      <w:r w:rsidRPr="005A2925">
        <w:lastRenderedPageBreak/>
        <w:t xml:space="preserve">our findings support that WM-hypo derived from T1-weighted images obtained for 3D volumetric analysis are generally equivalent to WM-hyper </w:t>
      </w:r>
      <w:r w:rsidR="00691515" w:rsidRPr="005A2925">
        <w:t xml:space="preserve">derived </w:t>
      </w:r>
      <w:r w:rsidRPr="005A2925">
        <w:t>from T2-FLAIR.</w:t>
      </w:r>
      <w:r w:rsidRPr="005A2925" w:rsidDel="003C430F">
        <w:t xml:space="preserve"> </w:t>
      </w:r>
    </w:p>
    <w:p w14:paraId="4DD384DF" w14:textId="36C7F091" w:rsidR="00247EEC" w:rsidRPr="005A2925" w:rsidRDefault="00247EEC" w:rsidP="003B151C">
      <w:pPr>
        <w:ind w:firstLine="720"/>
        <w:outlineLvl w:val="0"/>
      </w:pPr>
      <w:r w:rsidRPr="005A2925">
        <w:t>Log transformed WH-hyper and WM-hypo volumes were highly correlated, with an adjusted r=0.</w:t>
      </w:r>
      <w:r w:rsidR="00993856" w:rsidRPr="005A2925">
        <w:t>81</w:t>
      </w:r>
      <w:r w:rsidRPr="005A2925">
        <w:t>, as shown in Figure 3. Lower range values of WM-hyper lesion variability correspond to the large deviations from the fit line between WM-</w:t>
      </w:r>
      <w:r w:rsidR="00526A17" w:rsidRPr="005A2925">
        <w:t>h</w:t>
      </w:r>
      <w:r w:rsidRPr="005A2925">
        <w:t xml:space="preserve">ypo and </w:t>
      </w:r>
      <w:r w:rsidR="00526A17" w:rsidRPr="005A2925">
        <w:t>WM-h</w:t>
      </w:r>
      <w:r w:rsidRPr="005A2925">
        <w:t xml:space="preserve">yper. These discrepancies among smaller WM lesion volumes are not likely to be clinically significant as impairment are mostly associated with large lesion volumes </w:t>
      </w:r>
      <w:r w:rsidRPr="005A2925">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00BF0EBC" w:rsidRPr="005A2925">
        <w:instrText xml:space="preserve"> ADDIN EN.CITE </w:instrText>
      </w:r>
      <w:r w:rsidR="00BF0EBC" w:rsidRPr="005A2925">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King, Peshock, et al., 2013)</w:t>
      </w:r>
      <w:r w:rsidRPr="005A2925">
        <w:fldChar w:fldCharType="end"/>
      </w:r>
      <w:r w:rsidRPr="005A2925">
        <w:t>.  As WM lesion volumes increase, we observe a better fit between WM-hypo and WM-hyper as shown by less deviation of points from the regression line.  We also observe that WM-hyper increase in volume is greater than the corresponding value of WM-hypo. This supports our assertion that for a given lesion volume, WM-</w:t>
      </w:r>
      <w:r w:rsidR="00526A17" w:rsidRPr="005A2925">
        <w:t>h</w:t>
      </w:r>
      <w:r w:rsidRPr="005A2925">
        <w:t xml:space="preserve">ypo corresponds to more advanced disease as compared to WM-hyper. This further corroborates with the spatial distribution of WM-hyper and WM-hypo as shown in Figure 2. The area of WM-hypo involvement is almost entirely within the region where WM-hyper occurs in the periventricular white matter. WM-hyper has additional involvement within the deep white matter, which may correspond to an earlier stage of disease development </w:t>
      </w:r>
      <w:r w:rsidRPr="005A2925">
        <w:fldChar w:fldCharType="begin"/>
      </w:r>
      <w:r w:rsidR="00BF0EBC" w:rsidRPr="005A2925">
        <w:instrText xml:space="preserve"> ADDIN EN.CITE &lt;EndNote&gt;&lt;Cite&gt;&lt;Author&gt;Schmahmann&lt;/Author&gt;&lt;Year&gt;2008&lt;/Year&gt;&lt;RecNum&gt;53&lt;/RecNum&gt;&lt;DisplayText&gt;(Schmahmann, Smith, Eichler, &amp;amp; Filley, 2008)&lt;/DisplayText&gt;&lt;record&gt;&lt;rec-number&gt;53&lt;/rec-number&gt;&lt;foreign-keys&gt;&lt;key app="EN" db-id="0tedww2we9dfa9e02sqxs9z4revd5pafafd5" timestamp="1555693487"&gt;53&lt;/key&gt;&lt;/foreign-keys&gt;&lt;ref-type name="Journal Article"&gt;17&lt;/ref-type&gt;&lt;contributors&gt;&lt;authors&gt;&lt;author&gt;Schmahmann, J. D.&lt;/author&gt;&lt;author&gt;Smith, E. E.&lt;/author&gt;&lt;author&gt;Eichler, F. S.&lt;/author&gt;&lt;author&gt;Filley, C. M.&lt;/author&gt;&lt;/authors&gt;&lt;/contributors&gt;&lt;auth-address&gt;Ataxia Unit, Cognitive/Behavioral Neurology Unit, Department of Neurology, Massachusetts General Hospital and Harvard Medical School, Boston, Massachusetts 02114, USA. jschmahmann@partners.org&lt;/auth-address&gt;&lt;titles&gt;&lt;title&gt;Cerebral white matter: neuroanatomy, clinical neurology, and neurobehavioral correlates&lt;/title&gt;&lt;secondary-title&gt;Ann N Y Acad Sci&lt;/secondary-title&gt;&lt;/titles&gt;&lt;periodical&gt;&lt;full-title&gt;Ann N Y Acad Sci&lt;/full-title&gt;&lt;/periodical&gt;&lt;pages&gt;266-309&lt;/pages&gt;&lt;volume&gt;1142&lt;/volume&gt;&lt;edition&gt;2008/11/08&lt;/edition&gt;&lt;keywords&gt;&lt;keyword&gt;Animals&lt;/keyword&gt;&lt;keyword&gt;Cerebral Cortex/*pathology/physiopathology&lt;/keyword&gt;&lt;keyword&gt;Cognition/physiology&lt;/keyword&gt;&lt;keyword&gt;Dementia, Vascular/pathology/physiopathology&lt;/keyword&gt;&lt;keyword&gt;Humans&lt;/keyword&gt;&lt;keyword&gt;Magnetic Resonance Imaging/methods&lt;/keyword&gt;&lt;keyword&gt;Models, Anatomic&lt;/keyword&gt;&lt;keyword&gt;Nerve Tissue/pathology/physiopathology&lt;/keyword&gt;&lt;keyword&gt;Neural Pathways/*pathology/physiopathology&lt;/keyword&gt;&lt;keyword&gt;Neuroanatomy/*methods&lt;/keyword&gt;&lt;/keywords&gt;&lt;dates&gt;&lt;year&gt;2008&lt;/year&gt;&lt;pub-dates&gt;&lt;date&gt;Oct&lt;/date&gt;&lt;/pub-dates&gt;&lt;/dates&gt;&lt;isbn&gt;1749-6632 (Electronic)&amp;#xD;0077-8923 (Linking)&lt;/isbn&gt;&lt;accession-num&gt;18990132&lt;/accession-num&gt;&lt;urls&gt;&lt;related-urls&gt;&lt;url&gt;https://www.ncbi.nlm.nih.gov/pubmed/18990132&lt;/url&gt;&lt;/related-urls&gt;&lt;/urls&gt;&lt;custom2&gt;PMC3753195&lt;/custom2&gt;&lt;electronic-resource-num&gt;10.1196/annals.1444.017&lt;/electronic-resource-num&gt;&lt;/record&gt;&lt;/Cite&gt;&lt;/EndNote&gt;</w:instrText>
      </w:r>
      <w:r w:rsidRPr="005A2925">
        <w:fldChar w:fldCharType="separate"/>
      </w:r>
      <w:r w:rsidR="00BF0EBC" w:rsidRPr="005A2925">
        <w:rPr>
          <w:noProof/>
        </w:rPr>
        <w:t>(Schmahmann, Smith, Eichler, &amp; Filley, 2008)</w:t>
      </w:r>
      <w:r w:rsidRPr="005A2925">
        <w:fldChar w:fldCharType="end"/>
      </w:r>
      <w:r w:rsidRPr="005A2925">
        <w:t>. In future longitudinal studies</w:t>
      </w:r>
      <w:r w:rsidR="00691515" w:rsidRPr="005A2925">
        <w:t>,</w:t>
      </w:r>
      <w:r w:rsidRPr="005A2925">
        <w:t xml:space="preserve"> we will assess whether WM-hypo later spread to involve areas that currently only demonstrate WM-hyper.</w:t>
      </w:r>
      <w:r w:rsidR="003B151C" w:rsidRPr="005A2925">
        <w:t xml:space="preserve"> </w:t>
      </w:r>
      <w:r w:rsidRPr="005A2925">
        <w:t xml:space="preserve">Though WM-hyper is nonspecific and associated with many factors, age is consistently the strongest predictor of lesion accumulation in community based studies </w:t>
      </w:r>
      <w:r w:rsidRPr="005A2925">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00BF0EBC" w:rsidRPr="005A2925">
        <w:instrText xml:space="preserve"> ADDIN EN.CITE </w:instrText>
      </w:r>
      <w:r w:rsidR="00BF0EBC" w:rsidRPr="005A2925">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King, Chen, et al., 2013; Zhong &amp; Lou, 2016)</w:t>
      </w:r>
      <w:r w:rsidRPr="005A2925">
        <w:fldChar w:fldCharType="end"/>
      </w:r>
      <w:r w:rsidRPr="005A2925">
        <w:t xml:space="preserve">. We found the expected linear correlation between larger </w:t>
      </w:r>
      <w:r w:rsidR="009019F8" w:rsidRPr="005A2925">
        <w:t>WM-</w:t>
      </w:r>
      <w:r w:rsidR="00D64ED9" w:rsidRPr="005A2925">
        <w:t>h</w:t>
      </w:r>
      <w:r w:rsidR="009019F8" w:rsidRPr="005A2925">
        <w:t xml:space="preserve">yper and </w:t>
      </w:r>
      <w:r w:rsidRPr="005A2925">
        <w:t xml:space="preserve">WM-hypo (Figure 4) volume with greater age. </w:t>
      </w:r>
      <w:r w:rsidR="006A2AC8" w:rsidRPr="005A2925">
        <w:t>I</w:t>
      </w:r>
      <w:r w:rsidRPr="005A2925">
        <w:t xml:space="preserve">t suggests that evaluation of T1 </w:t>
      </w:r>
      <w:r w:rsidR="007D4C4C" w:rsidRPr="005A2925">
        <w:t>has</w:t>
      </w:r>
      <w:r w:rsidRPr="005A2925">
        <w:t xml:space="preserve"> utility</w:t>
      </w:r>
      <w:r w:rsidR="007D4C4C" w:rsidRPr="005A2925">
        <w:t xml:space="preserve"> </w:t>
      </w:r>
      <w:r w:rsidRPr="005A2925">
        <w:t xml:space="preserve">in demonstrating presence of age-related white matter changes in the absence of </w:t>
      </w:r>
      <w:r w:rsidR="007D4C4C" w:rsidRPr="005A2925">
        <w:t>a T2-</w:t>
      </w:r>
      <w:r w:rsidRPr="005A2925">
        <w:t>FLAIR</w:t>
      </w:r>
      <w:r w:rsidR="007D4C4C" w:rsidRPr="005A2925">
        <w:t xml:space="preserve"> sequence</w:t>
      </w:r>
      <w:r w:rsidRPr="005A2925">
        <w:t xml:space="preserve">.   </w:t>
      </w:r>
    </w:p>
    <w:p w14:paraId="469D4297" w14:textId="0EF5BF6D" w:rsidR="00247EEC" w:rsidRPr="005A2925" w:rsidRDefault="00247EEC" w:rsidP="00247EEC">
      <w:pPr>
        <w:ind w:firstLine="720"/>
        <w:outlineLvl w:val="0"/>
      </w:pPr>
      <w:r w:rsidRPr="005A2925">
        <w:t>Both WM-hypo and WM-hyper were shown to be increased among those with lower CSF β-amyloid in our cohort of non-demented individuals (Figure 5).  The presence of this association has been interpreted by some as suggesti</w:t>
      </w:r>
      <w:r w:rsidR="00526A17" w:rsidRPr="005A2925">
        <w:t>ve</w:t>
      </w:r>
      <w:r w:rsidRPr="005A2925">
        <w:t xml:space="preserve"> that damage to small blood vessels within the brain may promote risk for Alzheimer’s disease </w:t>
      </w:r>
      <w:r w:rsidRPr="005A2925">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00BF0EBC" w:rsidRPr="005A2925">
        <w:instrText xml:space="preserve"> ADDIN EN.CITE </w:instrText>
      </w:r>
      <w:r w:rsidR="00BF0EBC" w:rsidRPr="005A2925">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Iadecola, 2010)</w:t>
      </w:r>
      <w:r w:rsidRPr="005A2925">
        <w:fldChar w:fldCharType="end"/>
      </w:r>
      <w:r w:rsidRPr="005A2925">
        <w:t xml:space="preserve">.   Recent work has suggested that AD neurodegeneration may also contribute to formation of WM lesions independent of vascular disease </w:t>
      </w:r>
      <w:r w:rsidRPr="005A2925">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00BF0EBC" w:rsidRPr="005A2925">
        <w:instrText xml:space="preserve"> ADDIN EN.CITE </w:instrText>
      </w:r>
      <w:r w:rsidR="00BF0EBC" w:rsidRPr="005A2925">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Scott et al., 2016)</w:t>
      </w:r>
      <w:r w:rsidRPr="005A2925">
        <w:fldChar w:fldCharType="end"/>
      </w:r>
      <w:r w:rsidRPr="005A2925">
        <w:t xml:space="preserve">. WM lesions are present in autosomal dominant familial Alzheimer’s disease </w:t>
      </w:r>
      <w:r w:rsidRPr="005A2925">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00BF0EBC" w:rsidRPr="005A2925">
        <w:instrText xml:space="preserve"> ADDIN EN.CITE </w:instrText>
      </w:r>
      <w:r w:rsidR="00BF0EBC" w:rsidRPr="005A2925">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Lee et al., 2016)</w:t>
      </w:r>
      <w:r w:rsidRPr="005A2925">
        <w:fldChar w:fldCharType="end"/>
      </w:r>
      <w:r w:rsidRPr="005A2925">
        <w:t xml:space="preserve"> even at younger ages when microvascular disease is not generally prevalent </w:t>
      </w:r>
      <w:r w:rsidRPr="005A2925">
        <w:fldChar w:fldCharType="begin"/>
      </w:r>
      <w:r w:rsidR="00BF0EBC" w:rsidRPr="005A2925">
        <w:instrText xml:space="preserve"> ADDIN EN.CITE &lt;EndNote&gt;&lt;Cite&gt;&lt;Author&gt;King&lt;/Author&gt;&lt;Year&gt;2014&lt;/Year&gt;&lt;RecNum&gt;57&lt;/RecNum&gt;&lt;DisplayText&gt;(King et al., 2014)&lt;/DisplayText&gt;&lt;record&gt;&lt;rec-number&gt;57&lt;/rec-number&gt;&lt;foreign-keys&gt;&lt;key app="EN" db-id="0tedww2we9dfa9e02sqxs9z4revd5pafafd5" timestamp="1555718622"&gt;57&lt;/key&gt;&lt;/foreign-keys&gt;&lt;ref-type name="Journal Article"&gt;17&lt;/ref-type&gt;&lt;contributors&gt;&lt;authors&gt;&lt;author&gt;King, K. S.&lt;/author&gt;&lt;author&gt;Peshock, R. M.&lt;/author&gt;&lt;author&gt;Rossetti, H. C.&lt;/author&gt;&lt;author&gt;McColl, R. W.&lt;/author&gt;&lt;author&gt;Ayers, C. R.&lt;/author&gt;&lt;author&gt;Hulsey, K. M.&lt;/author&gt;&lt;author&gt;Das, S. R.&lt;/author&gt;&lt;/authors&gt;&lt;/contributors&gt;&lt;auth-address&gt;From the Departments of Radiology (K.S.K., R.M.P., R.W.M., K.M.H.), Internal Medicine (R.M.P., C.R.A., S.R.D.), and Psychiatry (H.C.R.), University of Texas Southwestern Medical Center, Dallas, TX.&lt;/auth-address&gt;&lt;titles&gt;&lt;title&gt;Effect of normal aging versus hypertension, abnormal body mass index, and diabetes mellitus on white matter hyperintensity volume&lt;/title&gt;&lt;secondary-title&gt;Stroke; a journal of cerebral circulation&lt;/secondary-title&gt;&lt;alt-title&gt;Stroke&lt;/alt-title&gt;&lt;/titles&gt;&lt;alt-periodical&gt;&lt;full-title&gt;Stroke&lt;/full-title&gt;&lt;/alt-periodical&gt;&lt;pages&gt;255-7&lt;/pages&gt;&lt;volume&gt;45&lt;/volume&gt;&lt;number&gt;1&lt;/number&gt;&lt;edition&gt;2013/11/10&lt;/edition&gt;&lt;dates&gt;&lt;year&gt;2014&lt;/year&gt;&lt;pub-dates&gt;&lt;date&gt;Jan&lt;/date&gt;&lt;/pub-dates&gt;&lt;/dates&gt;&lt;isbn&gt;1524-4628 (Electronic)&amp;#xD;0039-2499 (Linking)&lt;/isbn&gt;&lt;accession-num&gt;24203844&lt;/accession-num&gt;&lt;urls&gt;&lt;related-urls&gt;&lt;url&gt;http://www.ncbi.nlm.nih.gov/pubmed/24203844&lt;/url&gt;&lt;url&gt;http://stroke.ahajournals.org/content/45/1/255.full.pdf&lt;/url&gt;&lt;/related-urls&gt;&lt;/urls&gt;&lt;electronic-resource-num&gt;10.1161/STROKEAHA.113.003602&lt;/electronic-resource-num&gt;&lt;language&gt;eng&lt;/language&gt;&lt;/record&gt;&lt;/Cite&gt;&lt;/EndNote&gt;</w:instrText>
      </w:r>
      <w:r w:rsidRPr="005A2925">
        <w:fldChar w:fldCharType="separate"/>
      </w:r>
      <w:r w:rsidR="00BF0EBC" w:rsidRPr="005A2925">
        <w:rPr>
          <w:noProof/>
        </w:rPr>
        <w:t>(King et al., 2014)</w:t>
      </w:r>
      <w:r w:rsidRPr="005A2925">
        <w:fldChar w:fldCharType="end"/>
      </w:r>
      <w:r w:rsidRPr="005A2925">
        <w:t xml:space="preserve">. AD-related damage may cause white matter damage through Wallerian degeneration occurring secondary to neuronal insult </w:t>
      </w:r>
      <w:r w:rsidRPr="005A2925">
        <w:fldChar w:fldCharType="begin"/>
      </w:r>
      <w:r w:rsidR="00BF0EBC" w:rsidRPr="005A2925">
        <w:instrText xml:space="preserve"> ADDIN EN.CITE &lt;EndNote&gt;&lt;Cite&gt;&lt;Author&gt;McAleese&lt;/Author&gt;&lt;Year&gt;2017&lt;/Year&gt;&lt;RecNum&gt;58&lt;/RecNum&gt;&lt;DisplayText&gt;(McAleese et al., 2017)&lt;/DisplayText&gt;&lt;record&gt;&lt;rec-number&gt;58&lt;/rec-number&gt;&lt;foreign-keys&gt;&lt;key app="EN" db-id="0tedww2we9dfa9e02sqxs9z4revd5pafafd5" timestamp="1555718622"&gt;58&lt;/key&gt;&lt;/foreign-keys&gt;&lt;ref-type name="Journal Article"&gt;17&lt;/ref-type&gt;&lt;contributors&gt;&lt;authors&gt;&lt;author&gt;McAleese, Kirsty E.&lt;/author&gt;&lt;author&gt;Walker, Lauren&lt;/author&gt;&lt;author&gt;Graham, Sophie&lt;/author&gt;&lt;author&gt;Moya, Elisa L. J.&lt;/author&gt;&lt;author&gt;Johnson, Mary&lt;/author&gt;&lt;author&gt;Erskine, Daniel&lt;/author&gt;&lt;author&gt;Colloby, Sean J.&lt;/author&gt;&lt;author&gt;Dey, Madhurima&lt;/author&gt;&lt;author&gt;Martin-Ruiz, Carmen&lt;/author&gt;&lt;author&gt;Taylor, John-Paul&lt;/author&gt;&lt;author&gt;Thomas, Alan J.&lt;/author&gt;&lt;author&gt;McKeith, Ian G.&lt;/author&gt;&lt;author&gt;De Carli, Charles&lt;/author&gt;&lt;author&gt;Attems, Johannes&lt;/author&gt;&lt;/authors&gt;&lt;/contributors&gt;&lt;titles&gt;&lt;title&gt;Parietal white matter lesions in Alzheimer&amp;apos;s disease are associated with cortical neurodegenerative pathology, but not with small vessel disease&lt;/title&gt;&lt;secondary-title&gt;Acta neuropathologica&lt;/secondary-title&gt;&lt;/titles&gt;&lt;periodical&gt;&lt;full-title&gt;Acta Neuropathologica&lt;/full-title&gt;&lt;abbr-1&gt;Acta Neuropathol&lt;/abbr-1&gt;&lt;/periodical&gt;&lt;pages&gt;459-473&lt;/pages&gt;&lt;volume&gt;134&lt;/volume&gt;&lt;number&gt;3&lt;/number&gt;&lt;edition&gt;2017/06/21&lt;/edition&gt;&lt;dates&gt;&lt;year&gt;2017&lt;/year&gt;&lt;/dates&gt;&lt;publisher&gt;Springer Berlin Heidelberg&lt;/publisher&gt;&lt;isbn&gt;1432-0533&amp;#xD;0001-6322&lt;/isbn&gt;&lt;accession-num&gt;28638989&lt;/accession-num&gt;&lt;urls&gt;&lt;related-urls&gt;&lt;url&gt;https://www.ncbi.nlm.nih.gov/pubmed/28638989&lt;/url&gt;&lt;url&gt;https://www.ncbi.nlm.nih.gov/pmc/PMC5563333/&lt;/url&gt;&lt;/related-urls&gt;&lt;/urls&gt;&lt;electronic-resource-num&gt;10.1007/s00401-017-1738-2&lt;/electronic-resource-num&gt;&lt;remote-database-name&gt;PubMed&lt;/remote-database-name&gt;&lt;/record&gt;&lt;/Cite&gt;&lt;/EndNote&gt;</w:instrText>
      </w:r>
      <w:r w:rsidRPr="005A2925">
        <w:fldChar w:fldCharType="separate"/>
      </w:r>
      <w:r w:rsidR="00BF0EBC" w:rsidRPr="005A2925">
        <w:rPr>
          <w:noProof/>
        </w:rPr>
        <w:t>(McAleese et al., 2017)</w:t>
      </w:r>
      <w:r w:rsidRPr="005A2925">
        <w:fldChar w:fldCharType="end"/>
      </w:r>
      <w:r w:rsidRPr="005A2925">
        <w:t xml:space="preserve">.  A recent study by </w:t>
      </w:r>
      <w:proofErr w:type="spellStart"/>
      <w:r w:rsidRPr="005A2925">
        <w:t>Pietreboni</w:t>
      </w:r>
      <w:proofErr w:type="spellEnd"/>
      <w:r w:rsidRPr="005A2925">
        <w:t xml:space="preserve"> et al. </w:t>
      </w:r>
      <w:r w:rsidRPr="005A2925">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00BF0EBC" w:rsidRPr="005A2925">
        <w:instrText xml:space="preserve"> ADDIN EN.CITE </w:instrText>
      </w:r>
      <w:r w:rsidR="00BF0EBC" w:rsidRPr="005A2925">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Pietroboni et al., 2018)</w:t>
      </w:r>
      <w:r w:rsidRPr="005A2925">
        <w:fldChar w:fldCharType="end"/>
      </w:r>
      <w:r w:rsidRPr="005A2925">
        <w:t xml:space="preserve"> found abnormal β-amyloid to be the best predictor of WM lesion load within a cohort with AD. Low CSF β-amyloid levels indicate impaired clearance from, and accumulation within, the brain and may detect abnormalities earlier than positron emission tomography</w:t>
      </w:r>
      <w:r w:rsidR="00526A17" w:rsidRPr="005A2925">
        <w:t xml:space="preserve"> (PET)</w:t>
      </w:r>
      <w:r w:rsidRPr="005A2925">
        <w:t xml:space="preserve"> </w:t>
      </w:r>
      <w:r w:rsidRPr="005A2925">
        <w:fldChar w:fldCharType="begin"/>
      </w:r>
      <w:r w:rsidR="00BF0EBC" w:rsidRPr="005A2925">
        <w:instrText xml:space="preserve"> ADDIN EN.CITE &lt;EndNote&gt;&lt;Cite&gt;&lt;Author&gt;Palmqvist&lt;/Author&gt;&lt;Year&gt;2016&lt;/Year&gt;&lt;RecNum&gt;59&lt;/RecNum&gt;&lt;DisplayText&gt;(Palmqvist, Mattsson, Hansson, &amp;amp; for the Alzheimer’s Disease Neuroimaging, 2016)&lt;/DisplayText&gt;&lt;record&gt;&lt;rec-number&gt;59&lt;/rec-number&gt;&lt;foreign-keys&gt;&lt;key app="EN" db-id="0tedww2we9dfa9e02sqxs9z4revd5pafafd5" timestamp="1555718622"&gt;59&lt;/key&gt;&lt;/foreign-keys&gt;&lt;ref-type name="Journal Article"&gt;17&lt;/ref-type&gt;&lt;contributors&gt;&lt;authors&gt;&lt;author&gt;Palmqvist, Sebastian&lt;/author&gt;&lt;author&gt;Mattsson, Niklas&lt;/author&gt;&lt;author&gt;Hansson, Oskar&lt;/author&gt;&lt;author&gt;for the Alzheimer’s Disease Neuroimaging, Initiative&lt;/author&gt;&lt;/authors&gt;&lt;/contributors&gt;&lt;titles&gt;&lt;title&gt;Cerebrospinal fluid analysis detects cerebral amyloid-β accumulation earlier than positron emission tomography&lt;/title&gt;&lt;secondary-title&gt;Brain&lt;/secondary-title&gt;&lt;/titles&gt;&lt;periodical&gt;&lt;full-title&gt;Brain&lt;/full-title&gt;&lt;/periodical&gt;&lt;pages&gt;1226-1236&lt;/pages&gt;&lt;volume&gt;139&lt;/volume&gt;&lt;number&gt;4&lt;/number&gt;&lt;dates&gt;&lt;year&gt;2016&lt;/year&gt;&lt;pub-dates&gt;&lt;date&gt;03/02&amp;#xD;09/07/received&amp;#xD;12/22/revised&amp;#xD;12/23/accepted&lt;/date&gt;&lt;/pub-dates&gt;&lt;/dates&gt;&lt;publisher&gt;Oxford University Press&lt;/publisher&gt;&lt;isbn&gt;0006-8950&amp;#xD;1460-2156&lt;/isbn&gt;&lt;accession-num&gt;PMC4806222&lt;/accession-num&gt;&lt;urls&gt;&lt;related-urls&gt;&lt;url&gt;http://www.ncbi.nlm.nih.gov/pmc/articles/PMC4806222/&lt;/url&gt;&lt;/related-urls&gt;&lt;/urls&gt;&lt;electronic-resource-num&gt;10.1093/brain/aww015&lt;/electronic-resource-num&gt;&lt;remote-database-name&gt;PMC&lt;/remote-database-name&gt;&lt;/record&gt;&lt;/Cite&gt;&lt;/EndNote&gt;</w:instrText>
      </w:r>
      <w:r w:rsidRPr="005A2925">
        <w:fldChar w:fldCharType="separate"/>
      </w:r>
      <w:r w:rsidR="00BF0EBC" w:rsidRPr="005A2925">
        <w:rPr>
          <w:noProof/>
        </w:rPr>
        <w:t>(Palmqvist, Mattsson, Hansson, &amp; for the Alzheimer’s Disease Neuroimaging, 2016)</w:t>
      </w:r>
      <w:r w:rsidRPr="005A2925">
        <w:fldChar w:fldCharType="end"/>
      </w:r>
      <w:r w:rsidRPr="005A2925">
        <w:t xml:space="preserve">. An important difference in our current study is that we excluded individuals with dementia, </w:t>
      </w:r>
      <w:r w:rsidR="00EA3AB0" w:rsidRPr="005A2925">
        <w:t>demonstrating</w:t>
      </w:r>
      <w:r w:rsidRPr="005A2925">
        <w:t xml:space="preserve"> association of WM lesion with earlier stages of AD pathology in a cohort consisting mostly of cognitively intact individuals. Consistent results produced by comparing WM-hypo and WM-hyper directly denote them to be comparable markers of leukoaraiosis and overall suggest tight pairing between distinct changes occurring in the white matter driving T1- and T2-weighted signal changes </w:t>
      </w:r>
      <w:r w:rsidRPr="005A2925">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00BF0EBC" w:rsidRPr="005A2925">
        <w:instrText xml:space="preserve"> ADDIN EN.CITE </w:instrText>
      </w:r>
      <w:r w:rsidR="00BF0EBC" w:rsidRPr="005A2925">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Simpson et al., 2007)</w:t>
      </w:r>
      <w:r w:rsidRPr="005A2925">
        <w:fldChar w:fldCharType="end"/>
      </w:r>
      <w:r w:rsidRPr="005A2925">
        <w:t>.</w:t>
      </w:r>
    </w:p>
    <w:p w14:paraId="1A10840F" w14:textId="04BD7F42" w:rsidR="00247EEC" w:rsidRPr="005A2925" w:rsidRDefault="00247EEC" w:rsidP="00247EEC">
      <w:pPr>
        <w:ind w:firstLine="720"/>
        <w:outlineLvl w:val="0"/>
      </w:pPr>
      <w:r w:rsidRPr="005A2925">
        <w:t xml:space="preserve">Despite showing </w:t>
      </w:r>
      <w:r w:rsidR="00EA3AB0" w:rsidRPr="005A2925">
        <w:t xml:space="preserve">statistically significant </w:t>
      </w:r>
      <w:r w:rsidRPr="005A2925">
        <w:t>associations with β-amyloid</w:t>
      </w:r>
      <w:r w:rsidR="00EA3AB0" w:rsidRPr="005A2925">
        <w:t>,</w:t>
      </w:r>
      <w:r w:rsidRPr="005A2925">
        <w:t xml:space="preserve"> we observed only trends towards associations with tau for both WM-hyper and WM-hypo (Figure 6)</w:t>
      </w:r>
      <w:r w:rsidR="00EA3AB0" w:rsidRPr="005A2925">
        <w:t xml:space="preserve">, but work </w:t>
      </w:r>
      <w:r w:rsidRPr="005A2925">
        <w:t xml:space="preserve">by McAleese et al. </w:t>
      </w:r>
      <w:r w:rsidRPr="005A2925">
        <w:fldChar w:fldCharType="begin"/>
      </w:r>
      <w:r w:rsidR="00BF0EBC" w:rsidRPr="005A2925">
        <w:instrText xml:space="preserve"> ADDIN EN.CITE &lt;EndNote&gt;&lt;Cite&gt;&lt;Author&gt;McAleese&lt;/Author&gt;&lt;Year&gt;2015&lt;/Year&gt;&lt;RecNum&gt;60&lt;/RecNum&gt;&lt;DisplayText&gt;(McAleese et al., 2015)&lt;/DisplayText&gt;&lt;record&gt;&lt;rec-number&gt;60&lt;/rec-number&gt;&lt;foreign-keys&gt;&lt;key app="EN" db-id="0tedww2we9dfa9e02sqxs9z4revd5pafafd5" timestamp="1555718622"&gt;60&lt;/key&gt;&lt;/foreign-keys&gt;&lt;ref-type name="Journal Article"&gt;17&lt;/ref-type&gt;&lt;contributors&gt;&lt;authors&gt;&lt;author&gt;McAleese, Kirsty E.&lt;/author&gt;&lt;author&gt;Firbank, Michael&lt;/author&gt;&lt;author&gt;Dey, Madhurima&lt;/author&gt;&lt;author&gt;Colloby, Sean J.&lt;/author&gt;&lt;author&gt;Walker, Lauren&lt;/author&gt;&lt;author&gt;Johnson, Mary&lt;/author&gt;&lt;author&gt;Beverley, Joshua R.&lt;/author&gt;&lt;author&gt;Taylor, John Paul&lt;/author&gt;&lt;author&gt;Thomas, Alan J.&lt;/author&gt;&lt;author&gt;O&amp;apos;Brien, John T.&lt;/author&gt;&lt;author&gt;Attems, Johannes&lt;/author&gt;&lt;/authors&gt;&lt;/contributors&gt;&lt;titles&gt;&lt;title&gt;Cortical tau load is associated with white matter hyperintensities&lt;/title&gt;&lt;secondary-title&gt;Acta neuropathologica communications&lt;/secondary-title&gt;&lt;/titles&gt;&lt;periodical&gt;&lt;full-title&gt;Acta neuropathologica communications&lt;/full-title&gt;&lt;/periodical&gt;&lt;pages&gt;60-60&lt;/pages&gt;&lt;volume&gt;3&lt;/volume&gt;&lt;dates&gt;&lt;year&gt;2015&lt;/year&gt;&lt;/dates&gt;&lt;publisher&gt;BioMed Central&lt;/publisher&gt;&lt;isbn&gt;2051-5960&lt;/isbn&gt;&lt;accession-num&gt;26419828&lt;/accession-num&gt;&lt;urls&gt;&lt;related-urls&gt;&lt;url&gt;https://www.ncbi.nlm.nih.gov/pubmed/26419828&lt;/url&gt;&lt;url&gt;https://www.ncbi.nlm.nih.gov/pmc/PMC4589169/&lt;/url&gt;&lt;/related-urls&gt;&lt;/urls&gt;&lt;electronic-resource-num&gt;10.1186/s40478-015-0240-0&lt;/electronic-resource-num&gt;&lt;remote-database-name&gt;PubMed&lt;/remote-database-name&gt;&lt;/record&gt;&lt;/Cite&gt;&lt;/EndNote&gt;</w:instrText>
      </w:r>
      <w:r w:rsidRPr="005A2925">
        <w:fldChar w:fldCharType="separate"/>
      </w:r>
      <w:r w:rsidR="00BF0EBC" w:rsidRPr="005A2925">
        <w:rPr>
          <w:noProof/>
        </w:rPr>
        <w:t>(McAleese et al., 2015)</w:t>
      </w:r>
      <w:r w:rsidRPr="005A2925">
        <w:fldChar w:fldCharType="end"/>
      </w:r>
      <w:r w:rsidRPr="005A2925">
        <w:t xml:space="preserve"> found a closer independent correlation between WM </w:t>
      </w:r>
      <w:r w:rsidRPr="005A2925">
        <w:lastRenderedPageBreak/>
        <w:t xml:space="preserve">lesion load in AD with tau than β-amyloid.  This difference may also be related to a lower prevalent of tau in our cohort which includes primarily cognitively intact, non-demented individuals </w:t>
      </w:r>
      <w:r w:rsidRPr="005A2925">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5A2925">
        <w:instrText xml:space="preserve"> ADDIN EN.CITE </w:instrText>
      </w:r>
      <w:r w:rsidR="00BF0EBC" w:rsidRPr="005A2925">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5A2925">
        <w:instrText xml:space="preserve"> ADDIN EN.CITE.DATA </w:instrText>
      </w:r>
      <w:r w:rsidR="00BF0EBC" w:rsidRPr="005A2925">
        <w:fldChar w:fldCharType="end"/>
      </w:r>
      <w:r w:rsidRPr="005A2925">
        <w:fldChar w:fldCharType="separate"/>
      </w:r>
      <w:r w:rsidR="00BF0EBC" w:rsidRPr="005A2925">
        <w:rPr>
          <w:noProof/>
        </w:rPr>
        <w:t>(Harrington et al., 2013)</w:t>
      </w:r>
      <w:r w:rsidRPr="005A2925">
        <w:fldChar w:fldCharType="end"/>
      </w:r>
      <w:r w:rsidRPr="005A2925">
        <w:t xml:space="preserve">.  CSF tau increases as cognitive health declines and tends to be a more accurate marker of later AD stage </w:t>
      </w:r>
      <w:r w:rsidRPr="005A2925">
        <w:fldChar w:fldCharType="begin"/>
      </w:r>
      <w:r w:rsidR="00BF0EBC" w:rsidRPr="005A2925">
        <w:instrText xml:space="preserve"> ADDIN EN.CITE &lt;EndNote&gt;&lt;Cite&gt;&lt;Author&gt;Shim&lt;/Author&gt;&lt;Year&gt;2011&lt;/Year&gt;&lt;RecNum&gt;14&lt;/RecNum&gt;&lt;DisplayText&gt;(Shim &amp;amp; Morris, 2011)&lt;/DisplayText&gt;&lt;record&gt;&lt;rec-number&gt;14&lt;/rec-number&gt;&lt;foreign-keys&gt;&lt;key app="EN" db-id="0tedww2we9dfa9e02sqxs9z4revd5pafafd5" timestamp="1538002923"&gt;14&lt;/key&gt;&lt;key app="ENWeb" db-id=""&gt;0&lt;/key&gt;&lt;/foreign-keys&gt;&lt;ref-type name="Journal Article"&gt;17&lt;/ref-type&gt;&lt;contributors&gt;&lt;authors&gt;&lt;author&gt;Shim, Y. S.&lt;/author&gt;&lt;author&gt;Morris, J. C.&lt;/author&gt;&lt;/authors&gt;&lt;/contributors&gt;&lt;auth-address&gt;Department of Neurology, Bucheon St. Mary&amp;apos;s Hospital, The Catholic University of Korea College of Medicine, Bucheon, Korea.&lt;/auth-address&gt;&lt;titles&gt;&lt;title&gt;Biomarkers predicting Alzheimer&amp;apos;s disease in cognitively normal aging&lt;/title&gt;&lt;secondary-title&gt;J Clin Neurol&lt;/secondary-title&gt;&lt;/titles&gt;&lt;periodical&gt;&lt;full-title&gt;J Clin Neurol&lt;/full-title&gt;&lt;/periodical&gt;&lt;pages&gt;60-8&lt;/pages&gt;&lt;volume&gt;7&lt;/volume&gt;&lt;number&gt;2&lt;/number&gt;&lt;edition&gt;2011/07/23&lt;/edition&gt;&lt;keywords&gt;&lt;keyword&gt;Alzheimer&amp;apos;s disease&lt;/keyword&gt;&lt;keyword&gt;biomarker&lt;/keyword&gt;&lt;keyword&gt;preclinical&lt;/keyword&gt;&lt;/keywords&gt;&lt;dates&gt;&lt;year&gt;2011&lt;/year&gt;&lt;pub-dates&gt;&lt;date&gt;Jun&lt;/date&gt;&lt;/pub-dates&gt;&lt;/dates&gt;&lt;isbn&gt;2005-5013 (Electronic)&amp;#xD;1738-6586 (Linking)&lt;/isbn&gt;&lt;accession-num&gt;21779293&lt;/accession-num&gt;&lt;urls&gt;&lt;related-urls&gt;&lt;url&gt;https://www.ncbi.nlm.nih.gov/pubmed/21779293&lt;/url&gt;&lt;/related-urls&gt;&lt;/urls&gt;&lt;custom2&gt;PMC3131540&lt;/custom2&gt;&lt;electronic-resource-num&gt;10.3988/jcn.2011.7.2.60&lt;/electronic-resource-num&gt;&lt;/record&gt;&lt;/Cite&gt;&lt;/EndNote&gt;</w:instrText>
      </w:r>
      <w:r w:rsidRPr="005A2925">
        <w:fldChar w:fldCharType="separate"/>
      </w:r>
      <w:r w:rsidR="00BF0EBC" w:rsidRPr="005A2925">
        <w:rPr>
          <w:noProof/>
        </w:rPr>
        <w:t>(Shim &amp; Morris, 2011)</w:t>
      </w:r>
      <w:r w:rsidRPr="005A2925">
        <w:fldChar w:fldCharType="end"/>
      </w:r>
      <w:r w:rsidRPr="005A2925">
        <w:t>.  It is therefore possible that tau may become more closely correlated with WM lesion volume as our cohort ages.</w:t>
      </w:r>
    </w:p>
    <w:p w14:paraId="05E1CC9B" w14:textId="0E79FC49" w:rsidR="00B726F4" w:rsidRPr="005A2925" w:rsidRDefault="00247EEC" w:rsidP="00247EEC">
      <w:pPr>
        <w:ind w:firstLine="720"/>
        <w:outlineLvl w:val="0"/>
      </w:pPr>
      <w:r w:rsidRPr="005A2925">
        <w:t xml:space="preserve">A recent study by Dadar et al. </w:t>
      </w:r>
      <w:r w:rsidRPr="005A2925">
        <w:fldChar w:fldCharType="begin"/>
      </w:r>
      <w:r w:rsidR="00BF0EBC" w:rsidRPr="005A2925">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5A2925">
        <w:fldChar w:fldCharType="separate"/>
      </w:r>
      <w:r w:rsidR="00BF0EBC" w:rsidRPr="005A2925">
        <w:rPr>
          <w:noProof/>
        </w:rPr>
        <w:t>(Dadar et al., 2018)</w:t>
      </w:r>
      <w:r w:rsidRPr="005A2925">
        <w:fldChar w:fldCharType="end"/>
      </w:r>
      <w:r w:rsidRPr="005A2925">
        <w:t xml:space="preserve"> provided the initial </w:t>
      </w:r>
      <w:r w:rsidR="008858BB" w:rsidRPr="005A2925">
        <w:t>proof</w:t>
      </w:r>
      <w:r w:rsidRPr="005A2925">
        <w:t xml:space="preserve"> of T1-weighted assessment of </w:t>
      </w:r>
      <w:r w:rsidR="008E10F3" w:rsidRPr="005A2925">
        <w:t>WM-hypo</w:t>
      </w:r>
      <w:r w:rsidRPr="005A2925">
        <w:t xml:space="preserve"> lesions in comparison with hyperintense lesions identified on T2-weighted, proton density (PD) or FLAIR. We build upon this work here in several respects.  First, the prior study used an in-house Random Forest classifier detection program for WM-hypo and manual segmentation for WM-hyper and it is unclear how these findings will generalize to other methods.  Here, we use freely available automated segmentation tools for the identification of both WM-hypo and WM-hyper.  Second, in our current work, we provide more information about the correlation of white matter lesions with presence of neurodegeneration as indicated by CSF levels of β-amyloid and tau.  </w:t>
      </w:r>
    </w:p>
    <w:p w14:paraId="4C186238" w14:textId="77777777" w:rsidR="00247EEC" w:rsidRPr="005A2925" w:rsidRDefault="00247EEC" w:rsidP="00B726F4">
      <w:pPr>
        <w:ind w:firstLine="720"/>
        <w:outlineLvl w:val="0"/>
      </w:pPr>
    </w:p>
    <w:p w14:paraId="5E7CCCA4" w14:textId="77777777" w:rsidR="00247EEC" w:rsidRPr="005A2925" w:rsidRDefault="00247EEC" w:rsidP="00247EEC">
      <w:pPr>
        <w:ind w:right="720"/>
        <w:rPr>
          <w:b/>
        </w:rPr>
      </w:pPr>
      <w:r w:rsidRPr="005A2925">
        <w:rPr>
          <w:b/>
        </w:rPr>
        <w:t>Limitations</w:t>
      </w:r>
    </w:p>
    <w:p w14:paraId="74C3A8A9" w14:textId="2A2F6D8B" w:rsidR="00247EEC" w:rsidRPr="005A2925" w:rsidRDefault="00247EEC" w:rsidP="00D15F58">
      <w:pPr>
        <w:ind w:firstLine="720"/>
        <w:outlineLvl w:val="0"/>
      </w:pPr>
      <w:r w:rsidRPr="005A2925">
        <w:rPr>
          <w:color w:val="000000" w:themeColor="text1"/>
        </w:rPr>
        <w:t xml:space="preserve">There are several limitations to this study.  First, </w:t>
      </w:r>
      <w:r w:rsidR="00815462" w:rsidRPr="005A2925">
        <w:rPr>
          <w:color w:val="000000" w:themeColor="text1"/>
        </w:rPr>
        <w:t xml:space="preserve">we only have a </w:t>
      </w:r>
      <w:r w:rsidR="00EA3AB0" w:rsidRPr="005A2925">
        <w:rPr>
          <w:color w:val="000000" w:themeColor="text1"/>
        </w:rPr>
        <w:t xml:space="preserve">cohort </w:t>
      </w:r>
      <w:r w:rsidR="003B617C" w:rsidRPr="005A2925">
        <w:rPr>
          <w:color w:val="000000" w:themeColor="text1"/>
        </w:rPr>
        <w:t xml:space="preserve">of </w:t>
      </w:r>
      <w:r w:rsidR="003B617C" w:rsidRPr="005A2925">
        <w:rPr>
          <w:color w:val="ED7D31" w:themeColor="accent2"/>
        </w:rPr>
        <w:t>5</w:t>
      </w:r>
      <w:r w:rsidR="00EA3AB0" w:rsidRPr="005A2925">
        <w:rPr>
          <w:color w:val="ED7D31" w:themeColor="accent2"/>
        </w:rPr>
        <w:t>6</w:t>
      </w:r>
      <w:r w:rsidR="00815462" w:rsidRPr="005A2925">
        <w:rPr>
          <w:color w:val="000000" w:themeColor="text1"/>
        </w:rPr>
        <w:t xml:space="preserve"> non-demented subjects</w:t>
      </w:r>
      <w:r w:rsidR="00D8767E" w:rsidRPr="005A2925">
        <w:rPr>
          <w:color w:val="000000" w:themeColor="text1"/>
        </w:rPr>
        <w:t xml:space="preserve">. Although the small sample size </w:t>
      </w:r>
      <w:r w:rsidR="00070CD7" w:rsidRPr="005A2925">
        <w:rPr>
          <w:color w:val="000000" w:themeColor="text1"/>
        </w:rPr>
        <w:t>may not fully</w:t>
      </w:r>
      <w:r w:rsidR="00D8767E" w:rsidRPr="005A2925">
        <w:rPr>
          <w:color w:val="000000" w:themeColor="text1"/>
        </w:rPr>
        <w:t xml:space="preserve"> represent the general population,</w:t>
      </w:r>
      <w:r w:rsidR="00EA3AB0" w:rsidRPr="005A2925">
        <w:rPr>
          <w:color w:val="000000" w:themeColor="text1"/>
        </w:rPr>
        <w:t xml:space="preserve"> however,</w:t>
      </w:r>
      <w:r w:rsidR="00D8767E" w:rsidRPr="005A2925">
        <w:rPr>
          <w:color w:val="000000" w:themeColor="text1"/>
        </w:rPr>
        <w:t xml:space="preserve"> </w:t>
      </w:r>
      <w:r w:rsidR="0060373D" w:rsidRPr="005A2925">
        <w:rPr>
          <w:color w:val="000000" w:themeColor="text1"/>
        </w:rPr>
        <w:t>the result is the first step towards analyzing a lar</w:t>
      </w:r>
      <w:r w:rsidR="00D15F58" w:rsidRPr="005A2925">
        <w:rPr>
          <w:color w:val="000000" w:themeColor="text1"/>
        </w:rPr>
        <w:t>ge</w:t>
      </w:r>
      <w:r w:rsidR="007F520E" w:rsidRPr="005A2925">
        <w:rPr>
          <w:color w:val="000000" w:themeColor="text1"/>
        </w:rPr>
        <w:t>r</w:t>
      </w:r>
      <w:r w:rsidR="00D15F58" w:rsidRPr="005A2925">
        <w:rPr>
          <w:color w:val="000000" w:themeColor="text1"/>
        </w:rPr>
        <w:t xml:space="preserve"> dataset. Second</w:t>
      </w:r>
      <w:r w:rsidR="00D15F58" w:rsidRPr="005A2925">
        <w:t xml:space="preserve">, </w:t>
      </w:r>
      <w:r w:rsidRPr="005A2925">
        <w:t>while we compared WM-hypo and WM-hyper, differences in the underlying algorithms for detecting lesions may also underlie differences we observed rather than actual differences in tissue pathology.  We used the Lesion Segmentation Tool, an automated method for quantifying FLAIR-hyperintense WM lesions</w:t>
      </w:r>
      <w:r w:rsidR="00EA3AB0" w:rsidRPr="005A2925">
        <w:t xml:space="preserve"> which</w:t>
      </w:r>
      <w:r w:rsidRPr="005A2925">
        <w:t xml:space="preserve"> first relies on tissue segmentation performed by SPM using the intensity values in T1-weighted anatomic images to identify tissues as gray matter, white matter and CSF.  WM-hypo is generated by Freesurfer which uses a more sophisticated algorithm guided by an anatomic atlas for identifying gray matter, WM, and CSF. </w:t>
      </w:r>
      <w:r w:rsidR="00EA3AB0" w:rsidRPr="005A2925">
        <w:t>Third</w:t>
      </w:r>
      <w:r w:rsidRPr="005A2925">
        <w:t>, we utilize cross-sectional comparisons of WM-hyper and WM-hypo with other markers and cannot assess the causation. Finally, in this initial work</w:t>
      </w:r>
      <w:r w:rsidR="00EA3AB0" w:rsidRPr="005A2925">
        <w:t>,</w:t>
      </w:r>
      <w:r w:rsidRPr="005A2925">
        <w:t xml:space="preserve"> we compare only global WM-hyper and WM-hypo volumes.  Future studies are needed to take into account spatial distribution and determine if overlapping or non-overlapping WM-hyper and WM-hypo lesions may provide additional information about lesion severity or specific associations with outcomes</w:t>
      </w:r>
      <w:r w:rsidR="0026291A" w:rsidRPr="005A2925">
        <w:t>.</w:t>
      </w:r>
    </w:p>
    <w:p w14:paraId="4675E0F3" w14:textId="77777777" w:rsidR="0026291A" w:rsidRPr="005A2925" w:rsidRDefault="0026291A" w:rsidP="00821F7C">
      <w:pPr>
        <w:outlineLvl w:val="0"/>
      </w:pPr>
    </w:p>
    <w:p w14:paraId="112A499E" w14:textId="77777777" w:rsidR="00247EEC" w:rsidRPr="005A2925" w:rsidRDefault="00247EEC" w:rsidP="00247EEC">
      <w:pPr>
        <w:outlineLvl w:val="0"/>
        <w:rPr>
          <w:b/>
        </w:rPr>
      </w:pPr>
      <w:r w:rsidRPr="005A2925">
        <w:rPr>
          <w:b/>
        </w:rPr>
        <w:t>Conclusion</w:t>
      </w:r>
    </w:p>
    <w:p w14:paraId="1E56ED5F" w14:textId="77777777" w:rsidR="00247EEC" w:rsidRPr="005A2925" w:rsidRDefault="00247EEC" w:rsidP="00247EEC">
      <w:pPr>
        <w:ind w:firstLine="720"/>
        <w:outlineLvl w:val="0"/>
        <w:rPr>
          <w:b/>
        </w:rPr>
      </w:pPr>
      <w:r w:rsidRPr="005A2925">
        <w:t>Automated assessment of WM-hypo volume is closely associated with WM-hyper and both provide equivalent measures of leukoaraiosis progression with aging and prediction of abnormal CSF β-amyloid.  WM-hypo volumes generated by FreeSurfer, which are currently rarely employed, can serve as a meaningful measure of white matter insult.  This may facilitate retrospective analysis of older imaging datasets or serve as a standardized technique for comparison of WM lesion severity in existing studies using a widely available automated technique with a corresponding FDA-approved version available for clinical use.</w:t>
      </w:r>
    </w:p>
    <w:p w14:paraId="07DD071E" w14:textId="77777777" w:rsidR="00247EEC" w:rsidRPr="005A2925" w:rsidRDefault="00247EEC" w:rsidP="00247EEC">
      <w:pPr>
        <w:spacing w:line="480" w:lineRule="auto"/>
        <w:rPr>
          <w:b/>
        </w:rPr>
      </w:pPr>
      <w:r w:rsidRPr="005A2925">
        <w:rPr>
          <w:b/>
        </w:rPr>
        <w:br w:type="page"/>
      </w:r>
    </w:p>
    <w:p w14:paraId="602FCBF1" w14:textId="655F45F5" w:rsidR="00B41F5E" w:rsidRPr="005A2925" w:rsidRDefault="00247EEC" w:rsidP="00B41F5E">
      <w:pPr>
        <w:pStyle w:val="EndNoteCategoryHeading"/>
        <w:rPr>
          <w:noProof/>
        </w:rPr>
      </w:pPr>
      <w:r w:rsidRPr="005A2925">
        <w:lastRenderedPageBreak/>
        <w:fldChar w:fldCharType="begin"/>
      </w:r>
      <w:r w:rsidRPr="005A2925">
        <w:instrText xml:space="preserve"> ADDIN EN.REFLIST </w:instrText>
      </w:r>
      <w:r w:rsidRPr="005A2925">
        <w:fldChar w:fldCharType="separate"/>
      </w:r>
      <w:r w:rsidR="00B41F5E" w:rsidRPr="005A2925">
        <w:rPr>
          <w:noProof/>
        </w:rPr>
        <w:t>References</w:t>
      </w:r>
    </w:p>
    <w:p w14:paraId="142A526E"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Amlien, I. K., &amp; Fjell, A. M. (2014). Diffusion tensor imaging of white matter degeneration in Alzheimer's disease and mild cognitive impairment. </w:t>
      </w:r>
      <w:r w:rsidRPr="005A2925">
        <w:rPr>
          <w:rFonts w:ascii="Times New Roman" w:hAnsi="Times New Roman" w:cs="Times New Roman"/>
          <w:i/>
        </w:rPr>
        <w:t>Neuroscience, 276</w:t>
      </w:r>
      <w:r w:rsidRPr="005A2925">
        <w:rPr>
          <w:rFonts w:ascii="Times New Roman" w:hAnsi="Times New Roman" w:cs="Times New Roman"/>
        </w:rPr>
        <w:t>, 206-215. doi:10.1016/j.neuroscience.2014.02.017</w:t>
      </w:r>
    </w:p>
    <w:p w14:paraId="5CF1ABEB"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Ashikaga, R., Araki, Y., Ono, Y., Nishimura, Y., &amp; Ishida, O. (1999). Appearance of Normal Brain Maturation on Fluid-Attenuated Inversion-Recovery (FLAIR) MR Images. </w:t>
      </w:r>
      <w:r w:rsidRPr="005A2925">
        <w:rPr>
          <w:rFonts w:ascii="Times New Roman" w:hAnsi="Times New Roman" w:cs="Times New Roman"/>
          <w:i/>
        </w:rPr>
        <w:t>American Journal of Neuroradiology, 20</w:t>
      </w:r>
      <w:r w:rsidRPr="005A2925">
        <w:rPr>
          <w:rFonts w:ascii="Times New Roman" w:hAnsi="Times New Roman" w:cs="Times New Roman"/>
        </w:rPr>
        <w:t xml:space="preserve">(3), 427. </w:t>
      </w:r>
    </w:p>
    <w:p w14:paraId="40B2DEC9"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Benjamini, Y., &amp; Hochberg, Y. (1995). Controlling the False Discovery Rate: A Practical and Powerful Approach to Multiple Testing. </w:t>
      </w:r>
      <w:r w:rsidRPr="005A2925">
        <w:rPr>
          <w:rFonts w:ascii="Times New Roman" w:hAnsi="Times New Roman" w:cs="Times New Roman"/>
          <w:i/>
        </w:rPr>
        <w:t>Journal of the Royal Statistical Society. Series B (Methodological), 57</w:t>
      </w:r>
      <w:r w:rsidRPr="005A2925">
        <w:rPr>
          <w:rFonts w:ascii="Times New Roman" w:hAnsi="Times New Roman" w:cs="Times New Roman"/>
        </w:rPr>
        <w:t xml:space="preserve">(1), 289-300. </w:t>
      </w:r>
    </w:p>
    <w:p w14:paraId="10593E11"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Brown, W. R., &amp; Thore, C. R. (2011). Review: cerebral microvascular pathology in ageing and neurodegeneration. </w:t>
      </w:r>
      <w:r w:rsidRPr="005A2925">
        <w:rPr>
          <w:rFonts w:ascii="Times New Roman" w:hAnsi="Times New Roman" w:cs="Times New Roman"/>
          <w:i/>
        </w:rPr>
        <w:t>Neuropathol Appl Neurobiol, 37</w:t>
      </w:r>
      <w:r w:rsidRPr="005A2925">
        <w:rPr>
          <w:rFonts w:ascii="Times New Roman" w:hAnsi="Times New Roman" w:cs="Times New Roman"/>
        </w:rPr>
        <w:t>(1), 56-74. doi:10.1111/j.1365-2990.2010.01139.x</w:t>
      </w:r>
    </w:p>
    <w:p w14:paraId="13D59F39"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Dadar, M., Maranzano, J., Ducharme, S., Carmichael, O. T., Decarli, C., Collins, D. L., &amp; Alzheimer's Disease Neuroimaging, I. (2018). Validation of T1w-based segmentations of white matter hyperintensity volumes in large-scale datasets of aging. </w:t>
      </w:r>
      <w:r w:rsidRPr="005A2925">
        <w:rPr>
          <w:rFonts w:ascii="Times New Roman" w:hAnsi="Times New Roman" w:cs="Times New Roman"/>
          <w:i/>
        </w:rPr>
        <w:t>Hum Brain Mapp, 39</w:t>
      </w:r>
      <w:r w:rsidRPr="005A2925">
        <w:rPr>
          <w:rFonts w:ascii="Times New Roman" w:hAnsi="Times New Roman" w:cs="Times New Roman"/>
        </w:rPr>
        <w:t>(3), 1093-1107. doi:10.1002/hbm.23894</w:t>
      </w:r>
    </w:p>
    <w:p w14:paraId="54B73CD5"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Desikan, R. S., Segonne, F., Fischl, B., Quinn, B. T., Dickerson, B. C., Blacker, D., . . . Killiany, R. J. (2006). An automated labeling system for subdividing the human cerebral cortex on MRI scans into gyral based regions of interest. </w:t>
      </w:r>
      <w:r w:rsidRPr="005A2925">
        <w:rPr>
          <w:rFonts w:ascii="Times New Roman" w:hAnsi="Times New Roman" w:cs="Times New Roman"/>
          <w:i/>
        </w:rPr>
        <w:t>Neuroimage, 31</w:t>
      </w:r>
      <w:r w:rsidRPr="005A2925">
        <w:rPr>
          <w:rFonts w:ascii="Times New Roman" w:hAnsi="Times New Roman" w:cs="Times New Roman"/>
        </w:rPr>
        <w:t>(3), 968-980. doi:10.1016/j.neuroimage.2006.01.021</w:t>
      </w:r>
    </w:p>
    <w:p w14:paraId="61BB880A"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Erkinjuntti, T., Ketonen, L., Sulkava, R., Sipponen, J., Vuorialho, M., &amp; Iivanainen, M. (1987). Do white matter changes on MRI and CT differentiate vascular dementia from Alzheimer's disease? </w:t>
      </w:r>
      <w:r w:rsidRPr="005A2925">
        <w:rPr>
          <w:rFonts w:ascii="Times New Roman" w:hAnsi="Times New Roman" w:cs="Times New Roman"/>
          <w:i/>
        </w:rPr>
        <w:t>Journal of Neurology, Neurosurgery, and Psychiatry, 50</w:t>
      </w:r>
      <w:r w:rsidRPr="005A2925">
        <w:rPr>
          <w:rFonts w:ascii="Times New Roman" w:hAnsi="Times New Roman" w:cs="Times New Roman"/>
        </w:rPr>
        <w:t xml:space="preserve">(1), 37-42. </w:t>
      </w:r>
    </w:p>
    <w:p w14:paraId="3B9E33D8"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Erten-Lyons, D., Woltjer, R., Kaye, J., Mattek, N., Dodge, H. H., Green, S., . . . Silbert, L. C. (2013). Neuropathologic basis of white matter hyperintensity accumulation with advanced age. </w:t>
      </w:r>
      <w:r w:rsidRPr="005A2925">
        <w:rPr>
          <w:rFonts w:ascii="Times New Roman" w:hAnsi="Times New Roman" w:cs="Times New Roman"/>
          <w:i/>
        </w:rPr>
        <w:t>Neurology, 81</w:t>
      </w:r>
      <w:r w:rsidRPr="005A2925">
        <w:rPr>
          <w:rFonts w:ascii="Times New Roman" w:hAnsi="Times New Roman" w:cs="Times New Roman"/>
        </w:rPr>
        <w:t>(11), 977-983. doi:10.1212/WNL.0b013e3182a43e45</w:t>
      </w:r>
    </w:p>
    <w:p w14:paraId="5A1A8122"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Fischl, B. (2012). FreeSurfer. </w:t>
      </w:r>
      <w:r w:rsidRPr="005A2925">
        <w:rPr>
          <w:rFonts w:ascii="Times New Roman" w:hAnsi="Times New Roman" w:cs="Times New Roman"/>
          <w:i/>
        </w:rPr>
        <w:t>Neuroimage, 62</w:t>
      </w:r>
      <w:r w:rsidRPr="005A2925">
        <w:rPr>
          <w:rFonts w:ascii="Times New Roman" w:hAnsi="Times New Roman" w:cs="Times New Roman"/>
        </w:rPr>
        <w:t>(2), 774-781. doi:10.1016/j.neuroimage.2012.01.021</w:t>
      </w:r>
    </w:p>
    <w:p w14:paraId="2A60532A"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Fischl, B., Salat, D. H., van der Kouwe, A. J., Makris, N., Segonne, F., Quinn, B. T., &amp; Dale, A. M. (2004). Sequence-independent segmentation of magnetic resonance images. </w:t>
      </w:r>
      <w:r w:rsidRPr="005A2925">
        <w:rPr>
          <w:rFonts w:ascii="Times New Roman" w:hAnsi="Times New Roman" w:cs="Times New Roman"/>
          <w:i/>
        </w:rPr>
        <w:t>Neuroimage, 23 Suppl 1</w:t>
      </w:r>
      <w:r w:rsidRPr="005A2925">
        <w:rPr>
          <w:rFonts w:ascii="Times New Roman" w:hAnsi="Times New Roman" w:cs="Times New Roman"/>
        </w:rPr>
        <w:t>, S69-84. doi:10.1016/j.neuroimage.2004.07.016</w:t>
      </w:r>
    </w:p>
    <w:p w14:paraId="558EBF45"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Hachinski, V. C., Potter, P., &amp; Merskey, H. (1986). Leuko-araiosis: an ancient term for a new problem. </w:t>
      </w:r>
      <w:r w:rsidRPr="005A2925">
        <w:rPr>
          <w:rFonts w:ascii="Times New Roman" w:hAnsi="Times New Roman" w:cs="Times New Roman"/>
          <w:i/>
        </w:rPr>
        <w:t>Can J Neurol Sci, 13</w:t>
      </w:r>
      <w:r w:rsidRPr="005A2925">
        <w:rPr>
          <w:rFonts w:ascii="Times New Roman" w:hAnsi="Times New Roman" w:cs="Times New Roman"/>
        </w:rPr>
        <w:t xml:space="preserve">(4 Suppl), 533-534. </w:t>
      </w:r>
    </w:p>
    <w:p w14:paraId="0A91EDE4"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Harrington, M. G., Chiang, J., Pogoda, J. M., Gomez, M., Thomas, K., Marion, S. D., . . . Fonteh, A. N. (2013). Executive function changes before memory in preclinical Alzheimer's pathology: a prospective, cross-sectional, case control study. </w:t>
      </w:r>
      <w:r w:rsidRPr="005A2925">
        <w:rPr>
          <w:rFonts w:ascii="Times New Roman" w:hAnsi="Times New Roman" w:cs="Times New Roman"/>
          <w:i/>
        </w:rPr>
        <w:t>PLoS One, 8</w:t>
      </w:r>
      <w:r w:rsidRPr="005A2925">
        <w:rPr>
          <w:rFonts w:ascii="Times New Roman" w:hAnsi="Times New Roman" w:cs="Times New Roman"/>
        </w:rPr>
        <w:t>(11), e79378. doi:10.1371/journal.pone.0079378</w:t>
      </w:r>
    </w:p>
    <w:p w14:paraId="61C4D160"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Holland, B. A., Haas, D. K., Norman, D., Brant-Zawadzki, M., &amp; Newton, T. H. (1986). MRI of normal brain maturation. </w:t>
      </w:r>
      <w:r w:rsidRPr="005A2925">
        <w:rPr>
          <w:rFonts w:ascii="Times New Roman" w:hAnsi="Times New Roman" w:cs="Times New Roman"/>
          <w:i/>
        </w:rPr>
        <w:t>AJNR Am J Neuroradiol, 7</w:t>
      </w:r>
      <w:r w:rsidRPr="005A2925">
        <w:rPr>
          <w:rFonts w:ascii="Times New Roman" w:hAnsi="Times New Roman" w:cs="Times New Roman"/>
        </w:rPr>
        <w:t xml:space="preserve">(2), 201-208. </w:t>
      </w:r>
    </w:p>
    <w:p w14:paraId="007C46C6"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Hughes, T. M., Kuller, L. H., Barinas-Mitchell, E. J. M., Mackey, R. H., McDade, E. M., Klunk, W. E., . . . Lopez, O. L. (2013). Pulse wave velocity is associated with β-amyloid deposition in the brains of very elderly adults. </w:t>
      </w:r>
      <w:r w:rsidRPr="005A2925">
        <w:rPr>
          <w:rFonts w:ascii="Times New Roman" w:hAnsi="Times New Roman" w:cs="Times New Roman"/>
          <w:i/>
        </w:rPr>
        <w:t>Neurology, 81</w:t>
      </w:r>
      <w:r w:rsidRPr="005A2925">
        <w:rPr>
          <w:rFonts w:ascii="Times New Roman" w:hAnsi="Times New Roman" w:cs="Times New Roman"/>
        </w:rPr>
        <w:t>(19), 1711-1718. doi:10.1212/01.wnl.0000435301.64776.37</w:t>
      </w:r>
    </w:p>
    <w:p w14:paraId="70538450"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lastRenderedPageBreak/>
        <w:t xml:space="preserve">Hulsey, K. M., Gupta, M., King, K. S., Peshock, R. M., Whittemore, A. R., &amp; McColl, R. W. (2012). Automated quantification of white matter disease extent at 3 T: Comparison with volumetric readings. </w:t>
      </w:r>
      <w:r w:rsidRPr="005A2925">
        <w:rPr>
          <w:rFonts w:ascii="Times New Roman" w:hAnsi="Times New Roman" w:cs="Times New Roman"/>
          <w:i/>
        </w:rPr>
        <w:t>J Magn Reson Imaging</w:t>
      </w:r>
      <w:r w:rsidRPr="005A2925">
        <w:rPr>
          <w:rFonts w:ascii="Times New Roman" w:hAnsi="Times New Roman" w:cs="Times New Roman"/>
        </w:rPr>
        <w:t>. doi:10.1002/jmri.23659</w:t>
      </w:r>
    </w:p>
    <w:p w14:paraId="59299C6C"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Iadecola, C. (2010). The overlap between neurodegenerative and vascular factors in the pathogenesis of dementia. </w:t>
      </w:r>
      <w:r w:rsidRPr="005A2925">
        <w:rPr>
          <w:rFonts w:ascii="Times New Roman" w:hAnsi="Times New Roman" w:cs="Times New Roman"/>
          <w:i/>
        </w:rPr>
        <w:t>Acta Neuropathologica, 120</w:t>
      </w:r>
      <w:r w:rsidRPr="005A2925">
        <w:rPr>
          <w:rFonts w:ascii="Times New Roman" w:hAnsi="Times New Roman" w:cs="Times New Roman"/>
        </w:rPr>
        <w:t>(3), 287-296. doi:DOI 10.1007/s00401-010-0718-6</w:t>
      </w:r>
    </w:p>
    <w:p w14:paraId="626A6455"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King, K. S. (2014). Arterial stiffness as a potential determinant of beta-amyloid deposition. </w:t>
      </w:r>
      <w:r w:rsidRPr="005A2925">
        <w:rPr>
          <w:rFonts w:ascii="Times New Roman" w:hAnsi="Times New Roman" w:cs="Times New Roman"/>
          <w:i/>
        </w:rPr>
        <w:t>JAMA Neurol, 71</w:t>
      </w:r>
      <w:r w:rsidRPr="005A2925">
        <w:rPr>
          <w:rFonts w:ascii="Times New Roman" w:hAnsi="Times New Roman" w:cs="Times New Roman"/>
        </w:rPr>
        <w:t>(5), 541-542. doi:10.1001/jamaneurol.2014.187</w:t>
      </w:r>
    </w:p>
    <w:p w14:paraId="2E002E5B"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King, K. S., Chen, K. X., Hulsey, K. M., McColl, R. W., Weiner, M. F., Nakonezny, P. A., &amp; Peshock, R. M. (2013). White matter hyperintensities: use of aortic arch pulse wave velocity to predict volume independent of other cardiovascular risk factors. </w:t>
      </w:r>
      <w:r w:rsidRPr="005A2925">
        <w:rPr>
          <w:rFonts w:ascii="Times New Roman" w:hAnsi="Times New Roman" w:cs="Times New Roman"/>
          <w:i/>
        </w:rPr>
        <w:t>Radiology, 267</w:t>
      </w:r>
      <w:r w:rsidRPr="005A2925">
        <w:rPr>
          <w:rFonts w:ascii="Times New Roman" w:hAnsi="Times New Roman" w:cs="Times New Roman"/>
        </w:rPr>
        <w:t>(3), 709-717. doi:10.1148/radiol.13121598</w:t>
      </w:r>
    </w:p>
    <w:p w14:paraId="1260C5D6"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King, K. S., Peshock, R. M., Rossetti, H. C., McColl, R. W., Ayers, C. R., Hulsey, K. M., &amp; Das, S. R. (2014). Effect of normal aging versus hypertension, abnormal body mass index, and diabetes mellitus on white matter hyperintensity volume. </w:t>
      </w:r>
      <w:r w:rsidRPr="005A2925">
        <w:rPr>
          <w:rFonts w:ascii="Times New Roman" w:hAnsi="Times New Roman" w:cs="Times New Roman"/>
          <w:i/>
        </w:rPr>
        <w:t>Stroke; a journal of cerebral circulation, 45</w:t>
      </w:r>
      <w:r w:rsidRPr="005A2925">
        <w:rPr>
          <w:rFonts w:ascii="Times New Roman" w:hAnsi="Times New Roman" w:cs="Times New Roman"/>
        </w:rPr>
        <w:t>(1), 255-257. doi:10.1161/STROKEAHA.113.003602</w:t>
      </w:r>
    </w:p>
    <w:p w14:paraId="5A9EF191"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King, K. S., Peshock, R. M., Warren, M. W., Alhilali, L., Hulsey, K., McColl, R., . . . Whittemore, A. (2013). Evaluation of a practical visual MRI rating scale of brain white matter hyperintensities for clinicians based on largest lesion size regardless of location. </w:t>
      </w:r>
      <w:r w:rsidRPr="005A2925">
        <w:rPr>
          <w:rFonts w:ascii="Times New Roman" w:hAnsi="Times New Roman" w:cs="Times New Roman"/>
          <w:i/>
        </w:rPr>
        <w:t>AJNR Am J Neuroradiol, 34</w:t>
      </w:r>
      <w:r w:rsidRPr="005A2925">
        <w:rPr>
          <w:rFonts w:ascii="Times New Roman" w:hAnsi="Times New Roman" w:cs="Times New Roman"/>
        </w:rPr>
        <w:t>(4), 797-801. doi:10.3174/ajnr.A3283</w:t>
      </w:r>
    </w:p>
    <w:p w14:paraId="0C9A9BF6"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Lee, S., Viqar, F., Zimmerman, M. E., Narkhede, A., Tosto, G., Benzinger, T. L., . . . Brickman, A. M. (2016). White matter hyperintensities are a core feature of Alzheimer's disease: Evidence from the dominantly inherited Alzheimer network. </w:t>
      </w:r>
      <w:r w:rsidRPr="005A2925">
        <w:rPr>
          <w:rFonts w:ascii="Times New Roman" w:hAnsi="Times New Roman" w:cs="Times New Roman"/>
          <w:i/>
        </w:rPr>
        <w:t>Ann Neurol, 79</w:t>
      </w:r>
      <w:r w:rsidRPr="005A2925">
        <w:rPr>
          <w:rFonts w:ascii="Times New Roman" w:hAnsi="Times New Roman" w:cs="Times New Roman"/>
        </w:rPr>
        <w:t>(6), 929-939. doi:10.1002/ana.24647</w:t>
      </w:r>
    </w:p>
    <w:p w14:paraId="1B06549C"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Mayeux, R., Reitz, C., Brickman, A. M., Haan, M. N., Manly, J. J., Glymour, M. M., . . . Morris, J. C. (2011). Operationalizing diagnostic criteria for Alzheimer's disease and other age-related cognitive impairment-Part 1. </w:t>
      </w:r>
      <w:r w:rsidRPr="005A2925">
        <w:rPr>
          <w:rFonts w:ascii="Times New Roman" w:hAnsi="Times New Roman" w:cs="Times New Roman"/>
          <w:i/>
        </w:rPr>
        <w:t>Alzheimers Dement, 7</w:t>
      </w:r>
      <w:r w:rsidRPr="005A2925">
        <w:rPr>
          <w:rFonts w:ascii="Times New Roman" w:hAnsi="Times New Roman" w:cs="Times New Roman"/>
        </w:rPr>
        <w:t>(1), 15-34. doi:10.1016/j.jalz.2010.11.005</w:t>
      </w:r>
    </w:p>
    <w:p w14:paraId="50B0875F"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McAleese, K. E., Firbank, M., Dey, M., Colloby, S. J., Walker, L., Johnson, M., . . . Attems, J. (2015). Cortical tau load is associated with white matter hyperintensities. </w:t>
      </w:r>
      <w:r w:rsidRPr="005A2925">
        <w:rPr>
          <w:rFonts w:ascii="Times New Roman" w:hAnsi="Times New Roman" w:cs="Times New Roman"/>
          <w:i/>
        </w:rPr>
        <w:t>Acta neuropathologica communications, 3</w:t>
      </w:r>
      <w:r w:rsidRPr="005A2925">
        <w:rPr>
          <w:rFonts w:ascii="Times New Roman" w:hAnsi="Times New Roman" w:cs="Times New Roman"/>
        </w:rPr>
        <w:t>, 60-60. doi:10.1186/s40478-015-0240-0</w:t>
      </w:r>
    </w:p>
    <w:p w14:paraId="35CA56CD"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McAleese, K. E., Walker, L., Graham, S., Moya, E. L. J., Johnson, M., Erskine, D., . . . Attems, J. (2017). Parietal white matter lesions in Alzheimer's disease are associated with cortical neurodegenerative pathology, but not with small vessel disease. </w:t>
      </w:r>
      <w:r w:rsidRPr="005A2925">
        <w:rPr>
          <w:rFonts w:ascii="Times New Roman" w:hAnsi="Times New Roman" w:cs="Times New Roman"/>
          <w:i/>
        </w:rPr>
        <w:t>Acta Neuropathologica, 134</w:t>
      </w:r>
      <w:r w:rsidRPr="005A2925">
        <w:rPr>
          <w:rFonts w:ascii="Times New Roman" w:hAnsi="Times New Roman" w:cs="Times New Roman"/>
        </w:rPr>
        <w:t>(3), 459-473. doi:10.1007/s00401-017-1738-2</w:t>
      </w:r>
    </w:p>
    <w:p w14:paraId="58E8A13B"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Mistry, N., Tallantyre, E. C., Dixon, J. E., Galazis, N., Jaspan, T., Morgan, P. S., . . . Evangelou, N. (2011). Focal multiple sclerosis lesions abound in 'normal appearing white matter'. </w:t>
      </w:r>
      <w:r w:rsidRPr="005A2925">
        <w:rPr>
          <w:rFonts w:ascii="Times New Roman" w:hAnsi="Times New Roman" w:cs="Times New Roman"/>
          <w:i/>
        </w:rPr>
        <w:t>Mult Scler, 17</w:t>
      </w:r>
      <w:r w:rsidRPr="005A2925">
        <w:rPr>
          <w:rFonts w:ascii="Times New Roman" w:hAnsi="Times New Roman" w:cs="Times New Roman"/>
        </w:rPr>
        <w:t>(11), 1313-1323. doi:10.1177/1352458511415305</w:t>
      </w:r>
    </w:p>
    <w:p w14:paraId="179786AD"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Palmqvist, S., Mattsson, N., Hansson, O., &amp; for the Alzheimer’s Disease Neuroimaging, I. (2016). Cerebrospinal fluid analysis detects cerebral amyloid-β accumulation earlier than positron emission tomography. </w:t>
      </w:r>
      <w:r w:rsidRPr="005A2925">
        <w:rPr>
          <w:rFonts w:ascii="Times New Roman" w:hAnsi="Times New Roman" w:cs="Times New Roman"/>
          <w:i/>
        </w:rPr>
        <w:t>Brain, 139</w:t>
      </w:r>
      <w:r w:rsidRPr="005A2925">
        <w:rPr>
          <w:rFonts w:ascii="Times New Roman" w:hAnsi="Times New Roman" w:cs="Times New Roman"/>
        </w:rPr>
        <w:t>(4), 1226-1236. doi:10.1093/brain/aww015</w:t>
      </w:r>
    </w:p>
    <w:p w14:paraId="641FF717"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Pietroboni, A. M., Scarioni, M., Carandini, T., Basilico, P., Cadioli, M., Giulietti, G., . . . Galimberti, D. (2018). CSF beta-amyloid and white matter damage: a new perspective on Alzheimer's disease. </w:t>
      </w:r>
      <w:r w:rsidRPr="005A2925">
        <w:rPr>
          <w:rFonts w:ascii="Times New Roman" w:hAnsi="Times New Roman" w:cs="Times New Roman"/>
          <w:i/>
        </w:rPr>
        <w:t>J Neurol Neurosurg Psychiatry, 89</w:t>
      </w:r>
      <w:r w:rsidRPr="005A2925">
        <w:rPr>
          <w:rFonts w:ascii="Times New Roman" w:hAnsi="Times New Roman" w:cs="Times New Roman"/>
        </w:rPr>
        <w:t>(4), 352-357. doi:10.1136/jnnp-2017-316603</w:t>
      </w:r>
    </w:p>
    <w:p w14:paraId="2E4B3455"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lastRenderedPageBreak/>
        <w:t xml:space="preserve">Riphagen, J. M., Gronenschild, E., Salat, D. H., Freeze, W. M., Ivanov, D., Clerx, L., . . . Jacobs, H. I. L. (2018). Shades of white: diffusion properties of T1- and FLAIR-defined white matter signal abnormalities differ in stages from cognitively normal to dementia. </w:t>
      </w:r>
      <w:r w:rsidRPr="005A2925">
        <w:rPr>
          <w:rFonts w:ascii="Times New Roman" w:hAnsi="Times New Roman" w:cs="Times New Roman"/>
          <w:i/>
        </w:rPr>
        <w:t>Neurobiol Aging, 68</w:t>
      </w:r>
      <w:r w:rsidRPr="005A2925">
        <w:rPr>
          <w:rFonts w:ascii="Times New Roman" w:hAnsi="Times New Roman" w:cs="Times New Roman"/>
        </w:rPr>
        <w:t>, 48-58. doi:10.1016/j.neurobiolaging.2018.03.029</w:t>
      </w:r>
    </w:p>
    <w:p w14:paraId="4A08BE3A"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chmahmann, J. D., Smith, E. E., Eichler, F. S., &amp; Filley, C. M. (2008). Cerebral white matter: neuroanatomy, clinical neurology, and neurobehavioral correlates. </w:t>
      </w:r>
      <w:r w:rsidRPr="005A2925">
        <w:rPr>
          <w:rFonts w:ascii="Times New Roman" w:hAnsi="Times New Roman" w:cs="Times New Roman"/>
          <w:i/>
        </w:rPr>
        <w:t>Ann N Y Acad Sci, 1142</w:t>
      </w:r>
      <w:r w:rsidRPr="005A2925">
        <w:rPr>
          <w:rFonts w:ascii="Times New Roman" w:hAnsi="Times New Roman" w:cs="Times New Roman"/>
        </w:rPr>
        <w:t>, 266-309. doi:10.1196/annals.1444.017</w:t>
      </w:r>
    </w:p>
    <w:p w14:paraId="0717C639"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chmidt, P., Gaser, C., Arsic, M., Buck, D., Forschler, A., Berthele, A., . . . Muhlau, M. (2012). An automated tool for detection of FLAIR-hyperintense white-matter lesions in Multiple Sclerosis. </w:t>
      </w:r>
      <w:r w:rsidRPr="005A2925">
        <w:rPr>
          <w:rFonts w:ascii="Times New Roman" w:hAnsi="Times New Roman" w:cs="Times New Roman"/>
          <w:i/>
        </w:rPr>
        <w:t>Neuroimage, 59</w:t>
      </w:r>
      <w:r w:rsidRPr="005A2925">
        <w:rPr>
          <w:rFonts w:ascii="Times New Roman" w:hAnsi="Times New Roman" w:cs="Times New Roman"/>
        </w:rPr>
        <w:t>(4), 3774-3783. doi:10.1016/j.neuroimage.2011.11.032</w:t>
      </w:r>
    </w:p>
    <w:p w14:paraId="7CD528A5"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cott, J. A., Braskie, M. N., Tosun, D., Maillard, P., Thompson, P. M., Weiner, M., . . . Adni. (2016). Cerebral amyloid is associated with greater white-matter hyperintensity accrual in cognitively normal older adults. </w:t>
      </w:r>
      <w:r w:rsidRPr="005A2925">
        <w:rPr>
          <w:rFonts w:ascii="Times New Roman" w:hAnsi="Times New Roman" w:cs="Times New Roman"/>
          <w:i/>
        </w:rPr>
        <w:t>Neurobiol Aging, 48</w:t>
      </w:r>
      <w:r w:rsidRPr="005A2925">
        <w:rPr>
          <w:rFonts w:ascii="Times New Roman" w:hAnsi="Times New Roman" w:cs="Times New Roman"/>
        </w:rPr>
        <w:t>, 48-52. doi:10.1016/j.neurobiolaging.2016.08.014</w:t>
      </w:r>
    </w:p>
    <w:p w14:paraId="2E5BD904"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eshadri, S., Beiser, A., Au, R., Wolf, P. A., Evans, D. A., Wilson, R. S., . . . Chui, H. C. (2011). Operationalizing diagnostic criteria for Alzheimer's disease and other age-related cognitive impairment-Part 2. </w:t>
      </w:r>
      <w:r w:rsidRPr="005A2925">
        <w:rPr>
          <w:rFonts w:ascii="Times New Roman" w:hAnsi="Times New Roman" w:cs="Times New Roman"/>
          <w:i/>
        </w:rPr>
        <w:t>Alzheimers Dement, 7</w:t>
      </w:r>
      <w:r w:rsidRPr="005A2925">
        <w:rPr>
          <w:rFonts w:ascii="Times New Roman" w:hAnsi="Times New Roman" w:cs="Times New Roman"/>
        </w:rPr>
        <w:t>(1), 35-52. doi:10.1016/j.jalz.2010.12.002</w:t>
      </w:r>
    </w:p>
    <w:p w14:paraId="3D47AED1"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him, Y. S., &amp; Morris, J. C. (2011). Biomarkers predicting Alzheimer's disease in cognitively normal aging. </w:t>
      </w:r>
      <w:r w:rsidRPr="005A2925">
        <w:rPr>
          <w:rFonts w:ascii="Times New Roman" w:hAnsi="Times New Roman" w:cs="Times New Roman"/>
          <w:i/>
        </w:rPr>
        <w:t>J Clin Neurol, 7</w:t>
      </w:r>
      <w:r w:rsidRPr="005A2925">
        <w:rPr>
          <w:rFonts w:ascii="Times New Roman" w:hAnsi="Times New Roman" w:cs="Times New Roman"/>
        </w:rPr>
        <w:t>(2), 60-68. doi:10.3988/jcn.2011.7.2.60</w:t>
      </w:r>
    </w:p>
    <w:p w14:paraId="5DDB7706"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impson, J. E., Fernando, M. S., Clark, L., Ince, P. G., Matthews, F., Forster, G., . . . Ageing Neuropathology Study, G. (2007). White matter lesions in an unselected cohort of the elderly: astrocytic, microglial and oligodendrocyte precursor cell responses. </w:t>
      </w:r>
      <w:r w:rsidRPr="005A2925">
        <w:rPr>
          <w:rFonts w:ascii="Times New Roman" w:hAnsi="Times New Roman" w:cs="Times New Roman"/>
          <w:i/>
        </w:rPr>
        <w:t>Neuropathol Appl Neurobiol, 33</w:t>
      </w:r>
      <w:r w:rsidRPr="005A2925">
        <w:rPr>
          <w:rFonts w:ascii="Times New Roman" w:hAnsi="Times New Roman" w:cs="Times New Roman"/>
        </w:rPr>
        <w:t>(4), 410-419. doi:10.1111/j.1365-2990.2007.00828.x</w:t>
      </w:r>
    </w:p>
    <w:p w14:paraId="02270482"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Sinnecker, T., Mittelstaedt, P., Dorr, J., Pfueller, C. F., Harms, L., Niendorf, T., . . . Wuerfel, J. (2012). Multiple sclerosis lesions and irreversible brain tissue damage: a comparative ultrahigh-field strength magnetic resonance imaging study. </w:t>
      </w:r>
      <w:r w:rsidRPr="005A2925">
        <w:rPr>
          <w:rFonts w:ascii="Times New Roman" w:hAnsi="Times New Roman" w:cs="Times New Roman"/>
          <w:i/>
        </w:rPr>
        <w:t>Arch Neurol, 69</w:t>
      </w:r>
      <w:r w:rsidRPr="005A2925">
        <w:rPr>
          <w:rFonts w:ascii="Times New Roman" w:hAnsi="Times New Roman" w:cs="Times New Roman"/>
        </w:rPr>
        <w:t>(6), 739-745. doi:10.1001/archneurol.2011.2450</w:t>
      </w:r>
    </w:p>
    <w:p w14:paraId="658F6C73" w14:textId="77777777" w:rsidR="00B41F5E" w:rsidRPr="005A2925" w:rsidRDefault="00B41F5E" w:rsidP="00B41F5E">
      <w:pPr>
        <w:pStyle w:val="EndNoteBibliography"/>
        <w:ind w:left="720" w:hanging="720"/>
        <w:rPr>
          <w:rFonts w:ascii="Times New Roman" w:hAnsi="Times New Roman" w:cs="Times New Roman"/>
        </w:rPr>
      </w:pPr>
      <w:r w:rsidRPr="005A2925">
        <w:rPr>
          <w:rFonts w:ascii="Times New Roman" w:hAnsi="Times New Roman" w:cs="Times New Roman"/>
        </w:rPr>
        <w:t xml:space="preserve">Zhong, G., &amp; Lou, M. (2016). Multimodal imaging findings in normal-appearing white matter of leucoaraiosis: a review. </w:t>
      </w:r>
      <w:r w:rsidRPr="005A2925">
        <w:rPr>
          <w:rFonts w:ascii="Times New Roman" w:hAnsi="Times New Roman" w:cs="Times New Roman"/>
          <w:i/>
        </w:rPr>
        <w:t>Stroke Vasc Neurol, 1</w:t>
      </w:r>
      <w:r w:rsidRPr="005A2925">
        <w:rPr>
          <w:rFonts w:ascii="Times New Roman" w:hAnsi="Times New Roman" w:cs="Times New Roman"/>
        </w:rPr>
        <w:t>(2), 59-63. doi:10.1136/svn-2016-000021</w:t>
      </w:r>
    </w:p>
    <w:p w14:paraId="2E842574" w14:textId="36B8AB46" w:rsidR="00247EEC" w:rsidRPr="005A2925" w:rsidRDefault="00247EEC" w:rsidP="00A12EE6">
      <w:pPr>
        <w:pStyle w:val="EndNoteBibliography"/>
        <w:spacing w:line="480" w:lineRule="auto"/>
        <w:ind w:left="720" w:hanging="720"/>
        <w:rPr>
          <w:rFonts w:ascii="Times New Roman" w:hAnsi="Times New Roman" w:cs="Times New Roman"/>
        </w:rPr>
      </w:pPr>
      <w:r w:rsidRPr="005A2925">
        <w:rPr>
          <w:rFonts w:ascii="Times New Roman" w:hAnsi="Times New Roman" w:cs="Times New Roman"/>
          <w:b/>
        </w:rPr>
        <w:fldChar w:fldCharType="end"/>
      </w:r>
      <w:r w:rsidRPr="005A2925">
        <w:rPr>
          <w:rFonts w:ascii="Times New Roman" w:hAnsi="Times New Roman" w:cs="Times New Roman"/>
        </w:rPr>
        <w:br w:type="page"/>
      </w:r>
    </w:p>
    <w:p w14:paraId="7684F12D" w14:textId="77777777" w:rsidR="00632F88" w:rsidRPr="005A2925" w:rsidRDefault="00632F88" w:rsidP="00632F88">
      <w:pPr>
        <w:rPr>
          <w:b/>
        </w:rPr>
        <w:sectPr w:rsidR="00632F88" w:rsidRPr="005A2925" w:rsidSect="00BF5925">
          <w:headerReference w:type="even" r:id="rId12"/>
          <w:headerReference w:type="default" r:id="rId13"/>
          <w:pgSz w:w="12240" w:h="15840"/>
          <w:pgMar w:top="1440" w:right="1440" w:bottom="1440" w:left="1440" w:header="720" w:footer="720" w:gutter="0"/>
          <w:cols w:space="720"/>
          <w:docGrid w:linePitch="360"/>
        </w:sectPr>
      </w:pPr>
    </w:p>
    <w:p w14:paraId="152152AA" w14:textId="77777777" w:rsidR="00996769" w:rsidRPr="005A2925" w:rsidRDefault="00996769" w:rsidP="00996769">
      <w:r w:rsidRPr="005A2925">
        <w:rPr>
          <w:b/>
        </w:rPr>
        <w:lastRenderedPageBreak/>
        <w:t xml:space="preserve">Table 1. </w:t>
      </w:r>
      <w:r w:rsidRPr="005A2925">
        <w:t>Study population demographics and clinical parameters.</w:t>
      </w:r>
    </w:p>
    <w:p w14:paraId="3A6CF669" w14:textId="77777777" w:rsidR="00996769" w:rsidRPr="005A2925" w:rsidRDefault="00996769" w:rsidP="00996769"/>
    <w:p w14:paraId="0135EBE5" w14:textId="77777777" w:rsidR="00996769" w:rsidRPr="005A2925" w:rsidRDefault="00996769" w:rsidP="00996769"/>
    <w:tbl>
      <w:tblPr>
        <w:tblW w:w="6040" w:type="dxa"/>
        <w:tblLook w:val="04A0" w:firstRow="1" w:lastRow="0" w:firstColumn="1" w:lastColumn="0" w:noHBand="0" w:noVBand="1"/>
      </w:tblPr>
      <w:tblGrid>
        <w:gridCol w:w="2340"/>
        <w:gridCol w:w="1400"/>
        <w:gridCol w:w="2300"/>
      </w:tblGrid>
      <w:tr w:rsidR="00996769" w:rsidRPr="005A2925" w14:paraId="25E943BB" w14:textId="77777777" w:rsidTr="00C058D2">
        <w:trPr>
          <w:trHeight w:val="340"/>
        </w:trPr>
        <w:tc>
          <w:tcPr>
            <w:tcW w:w="2340" w:type="dxa"/>
            <w:tcBorders>
              <w:top w:val="nil"/>
              <w:left w:val="nil"/>
              <w:bottom w:val="single" w:sz="8" w:space="0" w:color="auto"/>
              <w:right w:val="nil"/>
            </w:tcBorders>
            <w:shd w:val="clear" w:color="auto" w:fill="auto"/>
            <w:noWrap/>
            <w:vAlign w:val="bottom"/>
            <w:hideMark/>
          </w:tcPr>
          <w:p w14:paraId="0CA76A30" w14:textId="77777777" w:rsidR="00996769" w:rsidRPr="005A2925" w:rsidRDefault="00996769" w:rsidP="00C058D2">
            <w:pPr>
              <w:jc w:val="right"/>
              <w:rPr>
                <w:b/>
                <w:bCs/>
              </w:rPr>
            </w:pPr>
            <w:r w:rsidRPr="005A2925">
              <w:rPr>
                <w:b/>
                <w:bCs/>
              </w:rPr>
              <w:t>Parameters</w:t>
            </w:r>
          </w:p>
        </w:tc>
        <w:tc>
          <w:tcPr>
            <w:tcW w:w="1400" w:type="dxa"/>
            <w:tcBorders>
              <w:top w:val="nil"/>
              <w:left w:val="nil"/>
              <w:bottom w:val="single" w:sz="8" w:space="0" w:color="auto"/>
              <w:right w:val="nil"/>
            </w:tcBorders>
            <w:shd w:val="clear" w:color="auto" w:fill="auto"/>
            <w:noWrap/>
            <w:vAlign w:val="bottom"/>
            <w:hideMark/>
          </w:tcPr>
          <w:p w14:paraId="0DA17D8C" w14:textId="77777777" w:rsidR="00996769" w:rsidRPr="005A2925" w:rsidRDefault="00996769" w:rsidP="00C058D2">
            <w:pPr>
              <w:jc w:val="right"/>
            </w:pPr>
            <w:r w:rsidRPr="005A2925">
              <w:t> </w:t>
            </w:r>
          </w:p>
        </w:tc>
        <w:tc>
          <w:tcPr>
            <w:tcW w:w="2300" w:type="dxa"/>
            <w:tcBorders>
              <w:top w:val="nil"/>
              <w:left w:val="nil"/>
              <w:bottom w:val="single" w:sz="8" w:space="0" w:color="auto"/>
              <w:right w:val="nil"/>
            </w:tcBorders>
            <w:shd w:val="clear" w:color="auto" w:fill="auto"/>
            <w:noWrap/>
            <w:vAlign w:val="bottom"/>
            <w:hideMark/>
          </w:tcPr>
          <w:p w14:paraId="075A1521" w14:textId="77777777" w:rsidR="00996769" w:rsidRPr="005A2925" w:rsidRDefault="00996769" w:rsidP="00C058D2">
            <w:pPr>
              <w:jc w:val="center"/>
            </w:pPr>
            <w:r w:rsidRPr="005A2925">
              <w:t> </w:t>
            </w:r>
          </w:p>
        </w:tc>
      </w:tr>
      <w:tr w:rsidR="00996769" w:rsidRPr="005A2925" w14:paraId="2F920D76" w14:textId="77777777" w:rsidTr="00C058D2">
        <w:trPr>
          <w:trHeight w:val="320"/>
        </w:trPr>
        <w:tc>
          <w:tcPr>
            <w:tcW w:w="2340" w:type="dxa"/>
            <w:tcBorders>
              <w:top w:val="nil"/>
              <w:left w:val="nil"/>
              <w:bottom w:val="nil"/>
              <w:right w:val="nil"/>
            </w:tcBorders>
            <w:shd w:val="clear" w:color="auto" w:fill="auto"/>
            <w:noWrap/>
            <w:vAlign w:val="bottom"/>
            <w:hideMark/>
          </w:tcPr>
          <w:p w14:paraId="00D829A0" w14:textId="77777777" w:rsidR="00996769" w:rsidRPr="005A2925" w:rsidRDefault="00996769" w:rsidP="00C058D2">
            <w:pPr>
              <w:jc w:val="right"/>
              <w:rPr>
                <w:b/>
                <w:bCs/>
              </w:rPr>
            </w:pPr>
            <w:r w:rsidRPr="005A2925">
              <w:rPr>
                <w:b/>
                <w:bCs/>
              </w:rPr>
              <w:t>Sample Size</w:t>
            </w:r>
          </w:p>
        </w:tc>
        <w:tc>
          <w:tcPr>
            <w:tcW w:w="1400" w:type="dxa"/>
            <w:tcBorders>
              <w:top w:val="nil"/>
              <w:left w:val="nil"/>
              <w:bottom w:val="nil"/>
              <w:right w:val="nil"/>
            </w:tcBorders>
            <w:shd w:val="clear" w:color="auto" w:fill="auto"/>
            <w:noWrap/>
            <w:vAlign w:val="bottom"/>
            <w:hideMark/>
          </w:tcPr>
          <w:p w14:paraId="7FC1A24B" w14:textId="77777777" w:rsidR="00996769" w:rsidRPr="005A2925" w:rsidRDefault="00996769" w:rsidP="00C058D2">
            <w:pPr>
              <w:jc w:val="right"/>
              <w:rPr>
                <w:b/>
                <w:bCs/>
              </w:rPr>
            </w:pPr>
          </w:p>
        </w:tc>
        <w:tc>
          <w:tcPr>
            <w:tcW w:w="2300" w:type="dxa"/>
            <w:tcBorders>
              <w:top w:val="nil"/>
              <w:left w:val="nil"/>
              <w:bottom w:val="nil"/>
              <w:right w:val="nil"/>
            </w:tcBorders>
            <w:shd w:val="clear" w:color="auto" w:fill="auto"/>
            <w:noWrap/>
            <w:vAlign w:val="bottom"/>
            <w:hideMark/>
          </w:tcPr>
          <w:p w14:paraId="427C2486" w14:textId="77777777" w:rsidR="00996769" w:rsidRPr="005A2925" w:rsidRDefault="00996769" w:rsidP="00C058D2">
            <w:r w:rsidRPr="005A2925">
              <w:t>56</w:t>
            </w:r>
          </w:p>
        </w:tc>
      </w:tr>
      <w:tr w:rsidR="00996769" w:rsidRPr="005A2925" w14:paraId="0866B428" w14:textId="77777777" w:rsidTr="00C058D2">
        <w:trPr>
          <w:trHeight w:val="320"/>
        </w:trPr>
        <w:tc>
          <w:tcPr>
            <w:tcW w:w="2340" w:type="dxa"/>
            <w:tcBorders>
              <w:top w:val="nil"/>
              <w:left w:val="nil"/>
              <w:bottom w:val="nil"/>
              <w:right w:val="nil"/>
            </w:tcBorders>
            <w:shd w:val="clear" w:color="auto" w:fill="auto"/>
            <w:noWrap/>
            <w:vAlign w:val="bottom"/>
            <w:hideMark/>
          </w:tcPr>
          <w:p w14:paraId="111B271C" w14:textId="77777777" w:rsidR="00996769" w:rsidRPr="005A2925" w:rsidRDefault="00996769" w:rsidP="00C058D2">
            <w:pPr>
              <w:jc w:val="right"/>
              <w:rPr>
                <w:b/>
                <w:bCs/>
              </w:rPr>
            </w:pPr>
            <w:r w:rsidRPr="005A2925">
              <w:rPr>
                <w:b/>
                <w:bCs/>
              </w:rPr>
              <w:t>Cognitive Status</w:t>
            </w:r>
          </w:p>
        </w:tc>
        <w:tc>
          <w:tcPr>
            <w:tcW w:w="1400" w:type="dxa"/>
            <w:tcBorders>
              <w:top w:val="nil"/>
              <w:left w:val="nil"/>
              <w:bottom w:val="nil"/>
              <w:right w:val="nil"/>
            </w:tcBorders>
            <w:shd w:val="clear" w:color="auto" w:fill="auto"/>
            <w:noWrap/>
            <w:vAlign w:val="bottom"/>
            <w:hideMark/>
          </w:tcPr>
          <w:p w14:paraId="59B81C56" w14:textId="77777777" w:rsidR="00996769" w:rsidRPr="005A2925" w:rsidRDefault="00996769" w:rsidP="00C058D2">
            <w:pPr>
              <w:jc w:val="right"/>
            </w:pPr>
            <w:r w:rsidRPr="005A2925">
              <w:t>CH: MCI</w:t>
            </w:r>
          </w:p>
        </w:tc>
        <w:tc>
          <w:tcPr>
            <w:tcW w:w="2300" w:type="dxa"/>
            <w:tcBorders>
              <w:top w:val="nil"/>
              <w:left w:val="nil"/>
              <w:bottom w:val="nil"/>
              <w:right w:val="nil"/>
            </w:tcBorders>
            <w:shd w:val="clear" w:color="auto" w:fill="auto"/>
            <w:noWrap/>
            <w:vAlign w:val="bottom"/>
            <w:hideMark/>
          </w:tcPr>
          <w:p w14:paraId="0723EDCE" w14:textId="77777777" w:rsidR="00996769" w:rsidRPr="005A2925" w:rsidRDefault="00996769" w:rsidP="00C058D2">
            <w:r w:rsidRPr="005A2925">
              <w:t>39:17</w:t>
            </w:r>
          </w:p>
        </w:tc>
      </w:tr>
      <w:tr w:rsidR="00996769" w:rsidRPr="005A2925" w14:paraId="6B36A0B3" w14:textId="77777777" w:rsidTr="00C058D2">
        <w:trPr>
          <w:trHeight w:val="320"/>
        </w:trPr>
        <w:tc>
          <w:tcPr>
            <w:tcW w:w="2340" w:type="dxa"/>
            <w:tcBorders>
              <w:top w:val="nil"/>
              <w:left w:val="nil"/>
              <w:bottom w:val="nil"/>
              <w:right w:val="nil"/>
            </w:tcBorders>
            <w:shd w:val="clear" w:color="auto" w:fill="auto"/>
            <w:noWrap/>
            <w:vAlign w:val="bottom"/>
            <w:hideMark/>
          </w:tcPr>
          <w:p w14:paraId="671A1E79"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700FEDC8"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2E220C17" w14:textId="77777777" w:rsidR="00996769" w:rsidRPr="005A2925" w:rsidRDefault="00996769" w:rsidP="00C058D2"/>
        </w:tc>
      </w:tr>
      <w:tr w:rsidR="00996769" w:rsidRPr="005A2925" w14:paraId="3A987067" w14:textId="77777777" w:rsidTr="00C058D2">
        <w:trPr>
          <w:trHeight w:val="320"/>
        </w:trPr>
        <w:tc>
          <w:tcPr>
            <w:tcW w:w="2340" w:type="dxa"/>
            <w:tcBorders>
              <w:top w:val="nil"/>
              <w:left w:val="nil"/>
              <w:bottom w:val="nil"/>
              <w:right w:val="nil"/>
            </w:tcBorders>
            <w:shd w:val="clear" w:color="auto" w:fill="auto"/>
            <w:noWrap/>
            <w:vAlign w:val="bottom"/>
            <w:hideMark/>
          </w:tcPr>
          <w:p w14:paraId="29BFE4C5" w14:textId="77777777" w:rsidR="00996769" w:rsidRPr="005A2925" w:rsidRDefault="00996769" w:rsidP="00C058D2">
            <w:pPr>
              <w:jc w:val="right"/>
              <w:rPr>
                <w:b/>
                <w:bCs/>
              </w:rPr>
            </w:pPr>
            <w:r w:rsidRPr="005A2925">
              <w:rPr>
                <w:b/>
                <w:bCs/>
              </w:rPr>
              <w:t>Sex:</w:t>
            </w:r>
          </w:p>
        </w:tc>
        <w:tc>
          <w:tcPr>
            <w:tcW w:w="1400" w:type="dxa"/>
            <w:tcBorders>
              <w:top w:val="nil"/>
              <w:left w:val="nil"/>
              <w:bottom w:val="nil"/>
              <w:right w:val="nil"/>
            </w:tcBorders>
            <w:shd w:val="clear" w:color="auto" w:fill="auto"/>
            <w:noWrap/>
            <w:vAlign w:val="bottom"/>
            <w:hideMark/>
          </w:tcPr>
          <w:p w14:paraId="41B82937" w14:textId="77777777" w:rsidR="00996769" w:rsidRPr="005A2925" w:rsidRDefault="00996769" w:rsidP="00C058D2">
            <w:pPr>
              <w:jc w:val="right"/>
            </w:pPr>
            <w:r w:rsidRPr="005A2925">
              <w:t>F:M</w:t>
            </w:r>
          </w:p>
        </w:tc>
        <w:tc>
          <w:tcPr>
            <w:tcW w:w="2300" w:type="dxa"/>
            <w:tcBorders>
              <w:top w:val="nil"/>
              <w:left w:val="nil"/>
              <w:bottom w:val="nil"/>
              <w:right w:val="nil"/>
            </w:tcBorders>
            <w:shd w:val="clear" w:color="auto" w:fill="auto"/>
            <w:noWrap/>
            <w:vAlign w:val="bottom"/>
            <w:hideMark/>
          </w:tcPr>
          <w:p w14:paraId="5112000A" w14:textId="77777777" w:rsidR="00996769" w:rsidRPr="005A2925" w:rsidRDefault="00996769" w:rsidP="00C058D2">
            <w:r w:rsidRPr="005A2925">
              <w:t>40:16</w:t>
            </w:r>
          </w:p>
        </w:tc>
      </w:tr>
      <w:tr w:rsidR="00996769" w:rsidRPr="005A2925" w14:paraId="72967865" w14:textId="77777777" w:rsidTr="00C058D2">
        <w:trPr>
          <w:trHeight w:val="320"/>
        </w:trPr>
        <w:tc>
          <w:tcPr>
            <w:tcW w:w="2340" w:type="dxa"/>
            <w:tcBorders>
              <w:top w:val="nil"/>
              <w:left w:val="nil"/>
              <w:bottom w:val="nil"/>
              <w:right w:val="nil"/>
            </w:tcBorders>
            <w:shd w:val="clear" w:color="auto" w:fill="auto"/>
            <w:noWrap/>
            <w:vAlign w:val="bottom"/>
            <w:hideMark/>
          </w:tcPr>
          <w:p w14:paraId="051CE10F"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3FF2B46C"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5D006102" w14:textId="77777777" w:rsidR="00996769" w:rsidRPr="005A2925" w:rsidRDefault="00996769" w:rsidP="00C058D2"/>
        </w:tc>
      </w:tr>
      <w:tr w:rsidR="00996769" w:rsidRPr="005A2925" w14:paraId="3474CFA9" w14:textId="77777777" w:rsidTr="00C058D2">
        <w:trPr>
          <w:trHeight w:val="340"/>
        </w:trPr>
        <w:tc>
          <w:tcPr>
            <w:tcW w:w="2340" w:type="dxa"/>
            <w:tcBorders>
              <w:top w:val="nil"/>
              <w:left w:val="nil"/>
              <w:bottom w:val="nil"/>
              <w:right w:val="nil"/>
            </w:tcBorders>
            <w:shd w:val="clear" w:color="auto" w:fill="auto"/>
            <w:noWrap/>
            <w:vAlign w:val="bottom"/>
            <w:hideMark/>
          </w:tcPr>
          <w:p w14:paraId="11959F66" w14:textId="77777777" w:rsidR="00996769" w:rsidRPr="005A2925" w:rsidRDefault="00996769" w:rsidP="00C058D2">
            <w:pPr>
              <w:jc w:val="right"/>
              <w:rPr>
                <w:b/>
                <w:bCs/>
              </w:rPr>
            </w:pPr>
            <w:r w:rsidRPr="005A2925">
              <w:rPr>
                <w:b/>
                <w:bCs/>
              </w:rPr>
              <w:t>Age</w:t>
            </w:r>
          </w:p>
        </w:tc>
        <w:tc>
          <w:tcPr>
            <w:tcW w:w="1400" w:type="dxa"/>
            <w:tcBorders>
              <w:top w:val="nil"/>
              <w:left w:val="nil"/>
              <w:bottom w:val="nil"/>
              <w:right w:val="nil"/>
            </w:tcBorders>
            <w:shd w:val="clear" w:color="auto" w:fill="auto"/>
            <w:noWrap/>
            <w:vAlign w:val="bottom"/>
            <w:hideMark/>
          </w:tcPr>
          <w:p w14:paraId="3410C454" w14:textId="77777777" w:rsidR="00996769" w:rsidRPr="005A2925" w:rsidRDefault="00996769" w:rsidP="00C058D2">
            <w:pPr>
              <w:jc w:val="right"/>
            </w:pPr>
            <w:r w:rsidRPr="005A2925">
              <w:t>Mean</w:t>
            </w:r>
          </w:p>
        </w:tc>
        <w:tc>
          <w:tcPr>
            <w:tcW w:w="2300" w:type="dxa"/>
            <w:tcBorders>
              <w:top w:val="nil"/>
              <w:left w:val="nil"/>
              <w:bottom w:val="nil"/>
              <w:right w:val="nil"/>
            </w:tcBorders>
            <w:shd w:val="clear" w:color="auto" w:fill="auto"/>
            <w:noWrap/>
            <w:vAlign w:val="bottom"/>
            <w:hideMark/>
          </w:tcPr>
          <w:p w14:paraId="02488DCE" w14:textId="6BA93D60" w:rsidR="00996769" w:rsidRPr="005A2925" w:rsidRDefault="00996769" w:rsidP="00C058D2">
            <w:r w:rsidRPr="005A2925">
              <w:t>80.7</w:t>
            </w:r>
          </w:p>
        </w:tc>
      </w:tr>
      <w:tr w:rsidR="00996769" w:rsidRPr="005A2925" w14:paraId="425D514F" w14:textId="77777777" w:rsidTr="00C058D2">
        <w:trPr>
          <w:trHeight w:val="320"/>
        </w:trPr>
        <w:tc>
          <w:tcPr>
            <w:tcW w:w="2340" w:type="dxa"/>
            <w:tcBorders>
              <w:top w:val="nil"/>
              <w:left w:val="nil"/>
              <w:bottom w:val="nil"/>
              <w:right w:val="nil"/>
            </w:tcBorders>
            <w:shd w:val="clear" w:color="auto" w:fill="auto"/>
            <w:noWrap/>
            <w:vAlign w:val="bottom"/>
            <w:hideMark/>
          </w:tcPr>
          <w:p w14:paraId="004F463D"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7C465358" w14:textId="77777777" w:rsidR="00996769" w:rsidRPr="005A2925" w:rsidRDefault="00996769" w:rsidP="00C058D2">
            <w:pPr>
              <w:jc w:val="right"/>
            </w:pPr>
            <w:r w:rsidRPr="005A2925">
              <w:t>Media</w:t>
            </w:r>
          </w:p>
        </w:tc>
        <w:tc>
          <w:tcPr>
            <w:tcW w:w="2300" w:type="dxa"/>
            <w:tcBorders>
              <w:top w:val="nil"/>
              <w:left w:val="nil"/>
              <w:bottom w:val="nil"/>
              <w:right w:val="nil"/>
            </w:tcBorders>
            <w:shd w:val="clear" w:color="auto" w:fill="auto"/>
            <w:noWrap/>
            <w:vAlign w:val="bottom"/>
            <w:hideMark/>
          </w:tcPr>
          <w:p w14:paraId="30F85839" w14:textId="77777777" w:rsidR="00996769" w:rsidRPr="005A2925" w:rsidRDefault="00996769" w:rsidP="00C058D2">
            <w:r w:rsidRPr="005A2925">
              <w:t>80</w:t>
            </w:r>
          </w:p>
        </w:tc>
      </w:tr>
      <w:tr w:rsidR="00996769" w:rsidRPr="005A2925" w14:paraId="740AFFA4" w14:textId="77777777" w:rsidTr="00C058D2">
        <w:trPr>
          <w:trHeight w:val="320"/>
        </w:trPr>
        <w:tc>
          <w:tcPr>
            <w:tcW w:w="2340" w:type="dxa"/>
            <w:tcBorders>
              <w:top w:val="nil"/>
              <w:left w:val="nil"/>
              <w:bottom w:val="nil"/>
              <w:right w:val="nil"/>
            </w:tcBorders>
            <w:shd w:val="clear" w:color="auto" w:fill="auto"/>
            <w:noWrap/>
            <w:vAlign w:val="bottom"/>
            <w:hideMark/>
          </w:tcPr>
          <w:p w14:paraId="11050BEF"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09A78733" w14:textId="77777777" w:rsidR="00996769" w:rsidRPr="005A2925" w:rsidRDefault="00996769" w:rsidP="00C058D2">
            <w:pPr>
              <w:jc w:val="right"/>
            </w:pPr>
            <w:r w:rsidRPr="005A2925">
              <w:t>IQR</w:t>
            </w:r>
          </w:p>
        </w:tc>
        <w:tc>
          <w:tcPr>
            <w:tcW w:w="2300" w:type="dxa"/>
            <w:tcBorders>
              <w:top w:val="nil"/>
              <w:left w:val="nil"/>
              <w:bottom w:val="nil"/>
              <w:right w:val="nil"/>
            </w:tcBorders>
            <w:shd w:val="clear" w:color="auto" w:fill="auto"/>
            <w:noWrap/>
            <w:vAlign w:val="bottom"/>
            <w:hideMark/>
          </w:tcPr>
          <w:p w14:paraId="7AFA6BEB" w14:textId="77777777" w:rsidR="00996769" w:rsidRPr="005A2925" w:rsidRDefault="00996769" w:rsidP="00C058D2">
            <w:r w:rsidRPr="005A2925">
              <w:t>75.5-86</w:t>
            </w:r>
          </w:p>
        </w:tc>
      </w:tr>
      <w:tr w:rsidR="00996769" w:rsidRPr="005A2925" w14:paraId="3CA82CE4" w14:textId="77777777" w:rsidTr="00C058D2">
        <w:trPr>
          <w:trHeight w:val="320"/>
        </w:trPr>
        <w:tc>
          <w:tcPr>
            <w:tcW w:w="2340" w:type="dxa"/>
            <w:tcBorders>
              <w:top w:val="nil"/>
              <w:left w:val="nil"/>
              <w:bottom w:val="nil"/>
              <w:right w:val="nil"/>
            </w:tcBorders>
            <w:shd w:val="clear" w:color="auto" w:fill="auto"/>
            <w:noWrap/>
            <w:vAlign w:val="bottom"/>
            <w:hideMark/>
          </w:tcPr>
          <w:p w14:paraId="64FE3EB9"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08B91AB3"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4041F030" w14:textId="77777777" w:rsidR="00996769" w:rsidRPr="005A2925" w:rsidRDefault="00996769" w:rsidP="00C058D2"/>
        </w:tc>
      </w:tr>
      <w:tr w:rsidR="00996769" w:rsidRPr="005A2925" w14:paraId="1144BDD2" w14:textId="77777777" w:rsidTr="00C058D2">
        <w:trPr>
          <w:trHeight w:val="320"/>
        </w:trPr>
        <w:tc>
          <w:tcPr>
            <w:tcW w:w="2340" w:type="dxa"/>
            <w:vMerge w:val="restart"/>
            <w:tcBorders>
              <w:top w:val="nil"/>
              <w:left w:val="nil"/>
              <w:bottom w:val="nil"/>
              <w:right w:val="nil"/>
            </w:tcBorders>
            <w:shd w:val="clear" w:color="auto" w:fill="auto"/>
            <w:vAlign w:val="bottom"/>
            <w:hideMark/>
          </w:tcPr>
          <w:p w14:paraId="1ACEFD4C" w14:textId="77777777" w:rsidR="00996769" w:rsidRPr="005A2925" w:rsidRDefault="00996769" w:rsidP="00C058D2">
            <w:pPr>
              <w:jc w:val="right"/>
              <w:rPr>
                <w:b/>
                <w:bCs/>
              </w:rPr>
            </w:pPr>
            <w:r w:rsidRPr="005A2925">
              <w:rPr>
                <w:b/>
                <w:bCs/>
              </w:rPr>
              <w:t>WM-Hyper</w:t>
            </w:r>
            <w:r w:rsidRPr="005A2925">
              <w:rPr>
                <w:b/>
                <w:bCs/>
              </w:rPr>
              <w:br/>
              <w:t>(µL)</w:t>
            </w:r>
          </w:p>
        </w:tc>
        <w:tc>
          <w:tcPr>
            <w:tcW w:w="1400" w:type="dxa"/>
            <w:tcBorders>
              <w:top w:val="nil"/>
              <w:left w:val="nil"/>
              <w:bottom w:val="nil"/>
              <w:right w:val="nil"/>
            </w:tcBorders>
            <w:shd w:val="clear" w:color="auto" w:fill="auto"/>
            <w:noWrap/>
            <w:vAlign w:val="bottom"/>
            <w:hideMark/>
          </w:tcPr>
          <w:p w14:paraId="11D8179E" w14:textId="77777777" w:rsidR="00996769" w:rsidRPr="005A2925" w:rsidRDefault="00996769" w:rsidP="00C058D2">
            <w:pPr>
              <w:jc w:val="right"/>
            </w:pPr>
            <w:r w:rsidRPr="005A2925">
              <w:t>Mean</w:t>
            </w:r>
          </w:p>
        </w:tc>
        <w:tc>
          <w:tcPr>
            <w:tcW w:w="2300" w:type="dxa"/>
            <w:tcBorders>
              <w:top w:val="nil"/>
              <w:left w:val="nil"/>
              <w:bottom w:val="nil"/>
              <w:right w:val="nil"/>
            </w:tcBorders>
            <w:shd w:val="clear" w:color="auto" w:fill="auto"/>
            <w:noWrap/>
            <w:vAlign w:val="bottom"/>
            <w:hideMark/>
          </w:tcPr>
          <w:p w14:paraId="2A0EB50F" w14:textId="4CBC377B" w:rsidR="00996769" w:rsidRPr="005A2925" w:rsidRDefault="00996769" w:rsidP="00C058D2">
            <w:r w:rsidRPr="005A2925">
              <w:t>7197</w:t>
            </w:r>
          </w:p>
        </w:tc>
      </w:tr>
      <w:tr w:rsidR="00996769" w:rsidRPr="005A2925" w14:paraId="74DE9AE4" w14:textId="77777777" w:rsidTr="00C058D2">
        <w:trPr>
          <w:trHeight w:val="320"/>
        </w:trPr>
        <w:tc>
          <w:tcPr>
            <w:tcW w:w="2340" w:type="dxa"/>
            <w:vMerge/>
            <w:tcBorders>
              <w:top w:val="nil"/>
              <w:left w:val="nil"/>
              <w:bottom w:val="nil"/>
              <w:right w:val="nil"/>
            </w:tcBorders>
            <w:vAlign w:val="center"/>
            <w:hideMark/>
          </w:tcPr>
          <w:p w14:paraId="1532CBB4" w14:textId="77777777" w:rsidR="00996769" w:rsidRPr="005A2925" w:rsidRDefault="00996769" w:rsidP="00C058D2">
            <w:pPr>
              <w:rPr>
                <w:b/>
                <w:bCs/>
              </w:rPr>
            </w:pPr>
          </w:p>
        </w:tc>
        <w:tc>
          <w:tcPr>
            <w:tcW w:w="1400" w:type="dxa"/>
            <w:tcBorders>
              <w:top w:val="nil"/>
              <w:left w:val="nil"/>
              <w:bottom w:val="nil"/>
              <w:right w:val="nil"/>
            </w:tcBorders>
            <w:shd w:val="clear" w:color="auto" w:fill="auto"/>
            <w:noWrap/>
            <w:vAlign w:val="bottom"/>
            <w:hideMark/>
          </w:tcPr>
          <w:p w14:paraId="58BD6486" w14:textId="77777777" w:rsidR="00996769" w:rsidRPr="005A2925" w:rsidRDefault="00996769" w:rsidP="00C058D2">
            <w:pPr>
              <w:jc w:val="right"/>
            </w:pPr>
            <w:r w:rsidRPr="005A2925">
              <w:t>Media</w:t>
            </w:r>
          </w:p>
        </w:tc>
        <w:tc>
          <w:tcPr>
            <w:tcW w:w="2300" w:type="dxa"/>
            <w:tcBorders>
              <w:top w:val="nil"/>
              <w:left w:val="nil"/>
              <w:bottom w:val="nil"/>
              <w:right w:val="nil"/>
            </w:tcBorders>
            <w:shd w:val="clear" w:color="auto" w:fill="auto"/>
            <w:noWrap/>
            <w:vAlign w:val="bottom"/>
            <w:hideMark/>
          </w:tcPr>
          <w:p w14:paraId="74C641FE" w14:textId="5CA03ED3" w:rsidR="00996769" w:rsidRPr="005A2925" w:rsidRDefault="00996769" w:rsidP="00C058D2">
            <w:r w:rsidRPr="005A2925">
              <w:t>4173</w:t>
            </w:r>
          </w:p>
        </w:tc>
      </w:tr>
      <w:tr w:rsidR="00996769" w:rsidRPr="005A2925" w14:paraId="03EE1C09" w14:textId="77777777" w:rsidTr="00C058D2">
        <w:trPr>
          <w:trHeight w:val="320"/>
        </w:trPr>
        <w:tc>
          <w:tcPr>
            <w:tcW w:w="2340" w:type="dxa"/>
            <w:tcBorders>
              <w:top w:val="nil"/>
              <w:left w:val="nil"/>
              <w:bottom w:val="nil"/>
              <w:right w:val="nil"/>
            </w:tcBorders>
            <w:shd w:val="clear" w:color="auto" w:fill="auto"/>
            <w:noWrap/>
            <w:vAlign w:val="bottom"/>
            <w:hideMark/>
          </w:tcPr>
          <w:p w14:paraId="1AE91324"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7A901EB9" w14:textId="77777777" w:rsidR="00996769" w:rsidRPr="005A2925" w:rsidRDefault="00996769" w:rsidP="00C058D2">
            <w:pPr>
              <w:jc w:val="right"/>
            </w:pPr>
            <w:r w:rsidRPr="005A2925">
              <w:t>IQR</w:t>
            </w:r>
          </w:p>
        </w:tc>
        <w:tc>
          <w:tcPr>
            <w:tcW w:w="2300" w:type="dxa"/>
            <w:tcBorders>
              <w:top w:val="nil"/>
              <w:left w:val="nil"/>
              <w:bottom w:val="nil"/>
              <w:right w:val="nil"/>
            </w:tcBorders>
            <w:shd w:val="clear" w:color="auto" w:fill="auto"/>
            <w:noWrap/>
            <w:vAlign w:val="bottom"/>
            <w:hideMark/>
          </w:tcPr>
          <w:p w14:paraId="05F78676" w14:textId="7CEB5F76" w:rsidR="00996769" w:rsidRPr="005A2925" w:rsidRDefault="00996769" w:rsidP="00C058D2">
            <w:r w:rsidRPr="005A2925">
              <w:t>1856-8438</w:t>
            </w:r>
          </w:p>
        </w:tc>
      </w:tr>
      <w:tr w:rsidR="00996769" w:rsidRPr="005A2925" w14:paraId="1F464C1B" w14:textId="77777777" w:rsidTr="00C058D2">
        <w:trPr>
          <w:trHeight w:val="320"/>
        </w:trPr>
        <w:tc>
          <w:tcPr>
            <w:tcW w:w="2340" w:type="dxa"/>
            <w:tcBorders>
              <w:top w:val="nil"/>
              <w:left w:val="nil"/>
              <w:bottom w:val="nil"/>
              <w:right w:val="nil"/>
            </w:tcBorders>
            <w:shd w:val="clear" w:color="auto" w:fill="auto"/>
            <w:noWrap/>
            <w:vAlign w:val="bottom"/>
            <w:hideMark/>
          </w:tcPr>
          <w:p w14:paraId="60B63D77"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4A60E0E9"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01A12CF4" w14:textId="77777777" w:rsidR="00996769" w:rsidRPr="005A2925" w:rsidRDefault="00996769" w:rsidP="00C058D2"/>
        </w:tc>
      </w:tr>
      <w:tr w:rsidR="00996769" w:rsidRPr="005A2925" w14:paraId="12FB4262" w14:textId="77777777" w:rsidTr="00C058D2">
        <w:trPr>
          <w:trHeight w:val="400"/>
        </w:trPr>
        <w:tc>
          <w:tcPr>
            <w:tcW w:w="2340" w:type="dxa"/>
            <w:vMerge w:val="restart"/>
            <w:tcBorders>
              <w:top w:val="nil"/>
              <w:left w:val="nil"/>
              <w:bottom w:val="nil"/>
              <w:right w:val="nil"/>
            </w:tcBorders>
            <w:shd w:val="clear" w:color="auto" w:fill="auto"/>
            <w:vAlign w:val="bottom"/>
            <w:hideMark/>
          </w:tcPr>
          <w:p w14:paraId="66E27BE1" w14:textId="77777777" w:rsidR="00996769" w:rsidRPr="005A2925" w:rsidRDefault="00996769" w:rsidP="00C058D2">
            <w:pPr>
              <w:jc w:val="right"/>
              <w:rPr>
                <w:b/>
                <w:bCs/>
              </w:rPr>
            </w:pPr>
            <w:r w:rsidRPr="005A2925">
              <w:rPr>
                <w:b/>
                <w:bCs/>
              </w:rPr>
              <w:t xml:space="preserve">WM-Hypo </w:t>
            </w:r>
            <w:r w:rsidRPr="005A2925">
              <w:rPr>
                <w:b/>
                <w:bCs/>
              </w:rPr>
              <w:br/>
              <w:t>(µL)</w:t>
            </w:r>
          </w:p>
        </w:tc>
        <w:tc>
          <w:tcPr>
            <w:tcW w:w="1400" w:type="dxa"/>
            <w:tcBorders>
              <w:top w:val="nil"/>
              <w:left w:val="nil"/>
              <w:bottom w:val="nil"/>
              <w:right w:val="nil"/>
            </w:tcBorders>
            <w:shd w:val="clear" w:color="auto" w:fill="auto"/>
            <w:noWrap/>
            <w:vAlign w:val="bottom"/>
            <w:hideMark/>
          </w:tcPr>
          <w:p w14:paraId="19B74470" w14:textId="77777777" w:rsidR="00996769" w:rsidRPr="005A2925" w:rsidRDefault="00996769" w:rsidP="00C058D2">
            <w:pPr>
              <w:jc w:val="right"/>
            </w:pPr>
            <w:r w:rsidRPr="005A2925">
              <w:t>Mean</w:t>
            </w:r>
          </w:p>
        </w:tc>
        <w:tc>
          <w:tcPr>
            <w:tcW w:w="2300" w:type="dxa"/>
            <w:tcBorders>
              <w:top w:val="nil"/>
              <w:left w:val="nil"/>
              <w:bottom w:val="nil"/>
              <w:right w:val="nil"/>
            </w:tcBorders>
            <w:shd w:val="clear" w:color="auto" w:fill="auto"/>
            <w:noWrap/>
            <w:vAlign w:val="bottom"/>
            <w:hideMark/>
          </w:tcPr>
          <w:p w14:paraId="26C948D1" w14:textId="22655692" w:rsidR="00996769" w:rsidRPr="005A2925" w:rsidRDefault="00996769" w:rsidP="00C058D2">
            <w:r w:rsidRPr="005A2925">
              <w:t>6407</w:t>
            </w:r>
          </w:p>
        </w:tc>
      </w:tr>
      <w:tr w:rsidR="00996769" w:rsidRPr="005A2925" w14:paraId="76F4601A" w14:textId="77777777" w:rsidTr="00C058D2">
        <w:trPr>
          <w:trHeight w:val="320"/>
        </w:trPr>
        <w:tc>
          <w:tcPr>
            <w:tcW w:w="2340" w:type="dxa"/>
            <w:vMerge/>
            <w:tcBorders>
              <w:top w:val="nil"/>
              <w:left w:val="nil"/>
              <w:bottom w:val="nil"/>
              <w:right w:val="nil"/>
            </w:tcBorders>
            <w:vAlign w:val="center"/>
            <w:hideMark/>
          </w:tcPr>
          <w:p w14:paraId="4C2E75E1" w14:textId="77777777" w:rsidR="00996769" w:rsidRPr="005A2925" w:rsidRDefault="00996769" w:rsidP="00C058D2">
            <w:pPr>
              <w:rPr>
                <w:b/>
                <w:bCs/>
              </w:rPr>
            </w:pPr>
          </w:p>
        </w:tc>
        <w:tc>
          <w:tcPr>
            <w:tcW w:w="1400" w:type="dxa"/>
            <w:tcBorders>
              <w:top w:val="nil"/>
              <w:left w:val="nil"/>
              <w:bottom w:val="nil"/>
              <w:right w:val="nil"/>
            </w:tcBorders>
            <w:shd w:val="clear" w:color="auto" w:fill="auto"/>
            <w:noWrap/>
            <w:vAlign w:val="bottom"/>
            <w:hideMark/>
          </w:tcPr>
          <w:p w14:paraId="2D6D0F22" w14:textId="77777777" w:rsidR="00996769" w:rsidRPr="005A2925" w:rsidRDefault="00996769" w:rsidP="00C058D2">
            <w:pPr>
              <w:jc w:val="right"/>
            </w:pPr>
            <w:r w:rsidRPr="005A2925">
              <w:t>Media</w:t>
            </w:r>
          </w:p>
        </w:tc>
        <w:tc>
          <w:tcPr>
            <w:tcW w:w="2300" w:type="dxa"/>
            <w:tcBorders>
              <w:top w:val="nil"/>
              <w:left w:val="nil"/>
              <w:bottom w:val="nil"/>
              <w:right w:val="nil"/>
            </w:tcBorders>
            <w:shd w:val="clear" w:color="auto" w:fill="auto"/>
            <w:noWrap/>
            <w:vAlign w:val="bottom"/>
            <w:hideMark/>
          </w:tcPr>
          <w:p w14:paraId="4BEA4F63" w14:textId="3859AB05" w:rsidR="00996769" w:rsidRPr="005A2925" w:rsidRDefault="00996769" w:rsidP="00C058D2">
            <w:r w:rsidRPr="005A2925">
              <w:t>3728</w:t>
            </w:r>
          </w:p>
        </w:tc>
      </w:tr>
      <w:tr w:rsidR="00996769" w:rsidRPr="005A2925" w14:paraId="10486561" w14:textId="77777777" w:rsidTr="00C058D2">
        <w:trPr>
          <w:trHeight w:val="320"/>
        </w:trPr>
        <w:tc>
          <w:tcPr>
            <w:tcW w:w="2340" w:type="dxa"/>
            <w:tcBorders>
              <w:top w:val="nil"/>
              <w:left w:val="nil"/>
              <w:bottom w:val="nil"/>
              <w:right w:val="nil"/>
            </w:tcBorders>
            <w:shd w:val="clear" w:color="auto" w:fill="auto"/>
            <w:noWrap/>
            <w:vAlign w:val="bottom"/>
            <w:hideMark/>
          </w:tcPr>
          <w:p w14:paraId="1817CF2B"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647352B3" w14:textId="77777777" w:rsidR="00996769" w:rsidRPr="005A2925" w:rsidRDefault="00996769" w:rsidP="00C058D2">
            <w:pPr>
              <w:jc w:val="right"/>
            </w:pPr>
            <w:r w:rsidRPr="005A2925">
              <w:t>IQR</w:t>
            </w:r>
          </w:p>
        </w:tc>
        <w:tc>
          <w:tcPr>
            <w:tcW w:w="2300" w:type="dxa"/>
            <w:tcBorders>
              <w:top w:val="nil"/>
              <w:left w:val="nil"/>
              <w:bottom w:val="nil"/>
              <w:right w:val="nil"/>
            </w:tcBorders>
            <w:shd w:val="clear" w:color="auto" w:fill="auto"/>
            <w:noWrap/>
            <w:vAlign w:val="bottom"/>
            <w:hideMark/>
          </w:tcPr>
          <w:p w14:paraId="37389211" w14:textId="4A498E69" w:rsidR="00996769" w:rsidRPr="005A2925" w:rsidRDefault="00996769" w:rsidP="00C058D2">
            <w:r w:rsidRPr="005A2925">
              <w:t>2424-7736</w:t>
            </w:r>
          </w:p>
        </w:tc>
      </w:tr>
      <w:tr w:rsidR="00996769" w:rsidRPr="005A2925" w14:paraId="45D1E791" w14:textId="77777777" w:rsidTr="00C058D2">
        <w:trPr>
          <w:trHeight w:val="320"/>
        </w:trPr>
        <w:tc>
          <w:tcPr>
            <w:tcW w:w="2340" w:type="dxa"/>
            <w:tcBorders>
              <w:top w:val="nil"/>
              <w:left w:val="nil"/>
              <w:bottom w:val="nil"/>
              <w:right w:val="nil"/>
            </w:tcBorders>
            <w:shd w:val="clear" w:color="auto" w:fill="auto"/>
            <w:noWrap/>
            <w:vAlign w:val="bottom"/>
            <w:hideMark/>
          </w:tcPr>
          <w:p w14:paraId="4465ED7D"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1554B78B"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6E120EE2" w14:textId="77777777" w:rsidR="00996769" w:rsidRPr="005A2925" w:rsidRDefault="00996769" w:rsidP="00C058D2"/>
        </w:tc>
      </w:tr>
      <w:tr w:rsidR="00996769" w:rsidRPr="005A2925" w14:paraId="37456FDA" w14:textId="77777777" w:rsidTr="00C058D2">
        <w:trPr>
          <w:trHeight w:val="320"/>
        </w:trPr>
        <w:tc>
          <w:tcPr>
            <w:tcW w:w="2340" w:type="dxa"/>
            <w:vMerge w:val="restart"/>
            <w:tcBorders>
              <w:top w:val="nil"/>
              <w:left w:val="nil"/>
              <w:bottom w:val="nil"/>
              <w:right w:val="nil"/>
            </w:tcBorders>
            <w:shd w:val="clear" w:color="auto" w:fill="auto"/>
            <w:vAlign w:val="bottom"/>
            <w:hideMark/>
          </w:tcPr>
          <w:p w14:paraId="20AD7C12" w14:textId="77777777" w:rsidR="00996769" w:rsidRPr="005A2925" w:rsidRDefault="00996769" w:rsidP="00C058D2">
            <w:pPr>
              <w:jc w:val="right"/>
              <w:rPr>
                <w:b/>
                <w:bCs/>
              </w:rPr>
            </w:pPr>
            <w:r w:rsidRPr="005A2925">
              <w:rPr>
                <w:b/>
                <w:bCs/>
              </w:rPr>
              <w:t>beta-</w:t>
            </w:r>
            <w:proofErr w:type="spellStart"/>
            <w:r w:rsidRPr="005A2925">
              <w:rPr>
                <w:b/>
                <w:bCs/>
              </w:rPr>
              <w:t>Amyloid</w:t>
            </w:r>
            <w:r w:rsidRPr="005A2925">
              <w:rPr>
                <w:vertAlign w:val="superscript"/>
              </w:rPr>
              <w:t>a</w:t>
            </w:r>
            <w:proofErr w:type="spellEnd"/>
            <w:r w:rsidRPr="005A2925">
              <w:rPr>
                <w:b/>
                <w:bCs/>
              </w:rPr>
              <w:br/>
              <w:t>(</w:t>
            </w:r>
            <w:proofErr w:type="spellStart"/>
            <w:r w:rsidRPr="005A2925">
              <w:rPr>
                <w:b/>
                <w:bCs/>
              </w:rPr>
              <w:t>pg</w:t>
            </w:r>
            <w:proofErr w:type="spellEnd"/>
            <w:r w:rsidRPr="005A2925">
              <w:rPr>
                <w:b/>
                <w:bCs/>
              </w:rPr>
              <w:t>/ml)</w:t>
            </w:r>
          </w:p>
        </w:tc>
        <w:tc>
          <w:tcPr>
            <w:tcW w:w="1400" w:type="dxa"/>
            <w:tcBorders>
              <w:top w:val="nil"/>
              <w:left w:val="nil"/>
              <w:bottom w:val="nil"/>
              <w:right w:val="nil"/>
            </w:tcBorders>
            <w:shd w:val="clear" w:color="auto" w:fill="auto"/>
            <w:noWrap/>
            <w:vAlign w:val="bottom"/>
            <w:hideMark/>
          </w:tcPr>
          <w:p w14:paraId="3A7D8293" w14:textId="77777777" w:rsidR="00996769" w:rsidRPr="005A2925" w:rsidRDefault="00996769" w:rsidP="00C058D2">
            <w:pPr>
              <w:jc w:val="right"/>
            </w:pPr>
            <w:r w:rsidRPr="005A2925">
              <w:t>Mean</w:t>
            </w:r>
          </w:p>
        </w:tc>
        <w:tc>
          <w:tcPr>
            <w:tcW w:w="2300" w:type="dxa"/>
            <w:tcBorders>
              <w:top w:val="nil"/>
              <w:left w:val="nil"/>
              <w:bottom w:val="nil"/>
              <w:right w:val="nil"/>
            </w:tcBorders>
            <w:shd w:val="clear" w:color="auto" w:fill="auto"/>
            <w:noWrap/>
            <w:vAlign w:val="bottom"/>
            <w:hideMark/>
          </w:tcPr>
          <w:p w14:paraId="7C07188A" w14:textId="7F706796" w:rsidR="00996769" w:rsidRPr="005A2925" w:rsidRDefault="00996769" w:rsidP="00C058D2">
            <w:r w:rsidRPr="005A2925">
              <w:t>761</w:t>
            </w:r>
          </w:p>
        </w:tc>
      </w:tr>
      <w:tr w:rsidR="00996769" w:rsidRPr="005A2925" w14:paraId="0252ACEC" w14:textId="77777777" w:rsidTr="00C058D2">
        <w:trPr>
          <w:trHeight w:val="320"/>
        </w:trPr>
        <w:tc>
          <w:tcPr>
            <w:tcW w:w="2340" w:type="dxa"/>
            <w:vMerge/>
            <w:tcBorders>
              <w:top w:val="nil"/>
              <w:left w:val="nil"/>
              <w:bottom w:val="nil"/>
              <w:right w:val="nil"/>
            </w:tcBorders>
            <w:vAlign w:val="center"/>
            <w:hideMark/>
          </w:tcPr>
          <w:p w14:paraId="7DE0D2A3" w14:textId="77777777" w:rsidR="00996769" w:rsidRPr="005A2925" w:rsidRDefault="00996769" w:rsidP="00C058D2">
            <w:pPr>
              <w:rPr>
                <w:b/>
                <w:bCs/>
              </w:rPr>
            </w:pPr>
          </w:p>
        </w:tc>
        <w:tc>
          <w:tcPr>
            <w:tcW w:w="1400" w:type="dxa"/>
            <w:tcBorders>
              <w:top w:val="nil"/>
              <w:left w:val="nil"/>
              <w:bottom w:val="nil"/>
              <w:right w:val="nil"/>
            </w:tcBorders>
            <w:shd w:val="clear" w:color="auto" w:fill="auto"/>
            <w:noWrap/>
            <w:vAlign w:val="bottom"/>
            <w:hideMark/>
          </w:tcPr>
          <w:p w14:paraId="34FDAC41" w14:textId="77777777" w:rsidR="00996769" w:rsidRPr="005A2925" w:rsidRDefault="00996769" w:rsidP="00C058D2">
            <w:pPr>
              <w:jc w:val="right"/>
            </w:pPr>
            <w:r w:rsidRPr="005A2925">
              <w:t>Media</w:t>
            </w:r>
          </w:p>
        </w:tc>
        <w:tc>
          <w:tcPr>
            <w:tcW w:w="2300" w:type="dxa"/>
            <w:tcBorders>
              <w:top w:val="nil"/>
              <w:left w:val="nil"/>
              <w:bottom w:val="nil"/>
              <w:right w:val="nil"/>
            </w:tcBorders>
            <w:shd w:val="clear" w:color="auto" w:fill="auto"/>
            <w:noWrap/>
            <w:vAlign w:val="bottom"/>
            <w:hideMark/>
          </w:tcPr>
          <w:p w14:paraId="02C608F7" w14:textId="215B596D" w:rsidR="00996769" w:rsidRPr="005A2925" w:rsidRDefault="00996769" w:rsidP="00C058D2">
            <w:r w:rsidRPr="005A2925">
              <w:t>742.</w:t>
            </w:r>
          </w:p>
        </w:tc>
      </w:tr>
      <w:tr w:rsidR="00996769" w:rsidRPr="005A2925" w14:paraId="317C9C56" w14:textId="77777777" w:rsidTr="00C058D2">
        <w:trPr>
          <w:trHeight w:val="320"/>
        </w:trPr>
        <w:tc>
          <w:tcPr>
            <w:tcW w:w="2340" w:type="dxa"/>
            <w:tcBorders>
              <w:top w:val="nil"/>
              <w:left w:val="nil"/>
              <w:bottom w:val="nil"/>
              <w:right w:val="nil"/>
            </w:tcBorders>
            <w:shd w:val="clear" w:color="auto" w:fill="auto"/>
            <w:noWrap/>
            <w:vAlign w:val="bottom"/>
            <w:hideMark/>
          </w:tcPr>
          <w:p w14:paraId="38C08E43"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4E1E777A" w14:textId="77777777" w:rsidR="00996769" w:rsidRPr="005A2925" w:rsidRDefault="00996769" w:rsidP="00C058D2">
            <w:pPr>
              <w:jc w:val="right"/>
            </w:pPr>
            <w:r w:rsidRPr="005A2925">
              <w:t>IQR</w:t>
            </w:r>
          </w:p>
        </w:tc>
        <w:tc>
          <w:tcPr>
            <w:tcW w:w="2300" w:type="dxa"/>
            <w:tcBorders>
              <w:top w:val="nil"/>
              <w:left w:val="nil"/>
              <w:bottom w:val="nil"/>
              <w:right w:val="nil"/>
            </w:tcBorders>
            <w:shd w:val="clear" w:color="auto" w:fill="auto"/>
            <w:noWrap/>
            <w:vAlign w:val="bottom"/>
            <w:hideMark/>
          </w:tcPr>
          <w:p w14:paraId="01DA5F09" w14:textId="73A2DB35" w:rsidR="00996769" w:rsidRPr="005A2925" w:rsidRDefault="00996769" w:rsidP="00C058D2">
            <w:r w:rsidRPr="005A2925">
              <w:t>553-873</w:t>
            </w:r>
          </w:p>
        </w:tc>
      </w:tr>
      <w:tr w:rsidR="00996769" w:rsidRPr="005A2925" w14:paraId="7C39D521" w14:textId="77777777" w:rsidTr="00C058D2">
        <w:trPr>
          <w:trHeight w:val="320"/>
        </w:trPr>
        <w:tc>
          <w:tcPr>
            <w:tcW w:w="2340" w:type="dxa"/>
            <w:tcBorders>
              <w:top w:val="nil"/>
              <w:left w:val="nil"/>
              <w:bottom w:val="nil"/>
              <w:right w:val="nil"/>
            </w:tcBorders>
            <w:shd w:val="clear" w:color="auto" w:fill="auto"/>
            <w:noWrap/>
            <w:vAlign w:val="bottom"/>
            <w:hideMark/>
          </w:tcPr>
          <w:p w14:paraId="14864E56" w14:textId="77777777" w:rsidR="00996769" w:rsidRPr="005A2925" w:rsidRDefault="00996769" w:rsidP="00C058D2">
            <w:pPr>
              <w:jc w:val="center"/>
            </w:pPr>
          </w:p>
        </w:tc>
        <w:tc>
          <w:tcPr>
            <w:tcW w:w="1400" w:type="dxa"/>
            <w:tcBorders>
              <w:top w:val="nil"/>
              <w:left w:val="nil"/>
              <w:bottom w:val="nil"/>
              <w:right w:val="nil"/>
            </w:tcBorders>
            <w:shd w:val="clear" w:color="auto" w:fill="auto"/>
            <w:noWrap/>
            <w:vAlign w:val="bottom"/>
            <w:hideMark/>
          </w:tcPr>
          <w:p w14:paraId="7F780178" w14:textId="77777777" w:rsidR="00996769" w:rsidRPr="005A2925" w:rsidRDefault="00996769" w:rsidP="00C058D2">
            <w:pPr>
              <w:jc w:val="right"/>
            </w:pPr>
          </w:p>
        </w:tc>
        <w:tc>
          <w:tcPr>
            <w:tcW w:w="2300" w:type="dxa"/>
            <w:tcBorders>
              <w:top w:val="nil"/>
              <w:left w:val="nil"/>
              <w:bottom w:val="nil"/>
              <w:right w:val="nil"/>
            </w:tcBorders>
            <w:shd w:val="clear" w:color="auto" w:fill="auto"/>
            <w:noWrap/>
            <w:vAlign w:val="bottom"/>
            <w:hideMark/>
          </w:tcPr>
          <w:p w14:paraId="39DD5CB1" w14:textId="77777777" w:rsidR="00996769" w:rsidRPr="005A2925" w:rsidRDefault="00996769" w:rsidP="00C058D2"/>
        </w:tc>
      </w:tr>
      <w:tr w:rsidR="00996769" w:rsidRPr="005A2925" w14:paraId="3B183C26" w14:textId="77777777" w:rsidTr="00C058D2">
        <w:trPr>
          <w:trHeight w:val="320"/>
        </w:trPr>
        <w:tc>
          <w:tcPr>
            <w:tcW w:w="2340" w:type="dxa"/>
            <w:vMerge w:val="restart"/>
            <w:tcBorders>
              <w:top w:val="nil"/>
              <w:left w:val="nil"/>
              <w:bottom w:val="nil"/>
              <w:right w:val="nil"/>
            </w:tcBorders>
            <w:shd w:val="clear" w:color="auto" w:fill="auto"/>
            <w:vAlign w:val="bottom"/>
            <w:hideMark/>
          </w:tcPr>
          <w:p w14:paraId="51B2433B" w14:textId="77777777" w:rsidR="00996769" w:rsidRPr="005A2925" w:rsidRDefault="00996769" w:rsidP="00C058D2">
            <w:pPr>
              <w:jc w:val="right"/>
              <w:rPr>
                <w:b/>
                <w:bCs/>
              </w:rPr>
            </w:pPr>
            <w:proofErr w:type="spellStart"/>
            <w:r w:rsidRPr="005A2925">
              <w:rPr>
                <w:b/>
                <w:bCs/>
              </w:rPr>
              <w:t>Tau</w:t>
            </w:r>
            <w:r w:rsidRPr="005A2925">
              <w:rPr>
                <w:vertAlign w:val="superscript"/>
              </w:rPr>
              <w:t>a</w:t>
            </w:r>
            <w:proofErr w:type="spellEnd"/>
            <w:r w:rsidRPr="005A2925">
              <w:rPr>
                <w:b/>
                <w:bCs/>
              </w:rPr>
              <w:br/>
              <w:t>(</w:t>
            </w:r>
            <w:proofErr w:type="spellStart"/>
            <w:r w:rsidRPr="005A2925">
              <w:rPr>
                <w:b/>
                <w:bCs/>
              </w:rPr>
              <w:t>pg</w:t>
            </w:r>
            <w:proofErr w:type="spellEnd"/>
            <w:r w:rsidRPr="005A2925">
              <w:rPr>
                <w:b/>
                <w:bCs/>
              </w:rPr>
              <w:t>/ml)</w:t>
            </w:r>
          </w:p>
        </w:tc>
        <w:tc>
          <w:tcPr>
            <w:tcW w:w="1400" w:type="dxa"/>
            <w:tcBorders>
              <w:top w:val="nil"/>
              <w:left w:val="nil"/>
              <w:bottom w:val="nil"/>
              <w:right w:val="nil"/>
            </w:tcBorders>
            <w:shd w:val="clear" w:color="auto" w:fill="auto"/>
            <w:noWrap/>
            <w:vAlign w:val="bottom"/>
            <w:hideMark/>
          </w:tcPr>
          <w:p w14:paraId="3ECA0C2B" w14:textId="77777777" w:rsidR="00996769" w:rsidRPr="005A2925" w:rsidRDefault="00996769" w:rsidP="00C058D2">
            <w:pPr>
              <w:jc w:val="right"/>
            </w:pPr>
            <w:r w:rsidRPr="005A2925">
              <w:t>Mean</w:t>
            </w:r>
          </w:p>
        </w:tc>
        <w:tc>
          <w:tcPr>
            <w:tcW w:w="2300" w:type="dxa"/>
            <w:tcBorders>
              <w:top w:val="nil"/>
              <w:left w:val="nil"/>
              <w:bottom w:val="nil"/>
              <w:right w:val="nil"/>
            </w:tcBorders>
            <w:shd w:val="clear" w:color="auto" w:fill="auto"/>
            <w:noWrap/>
            <w:vAlign w:val="bottom"/>
            <w:hideMark/>
          </w:tcPr>
          <w:p w14:paraId="6841B060" w14:textId="3CDA7FFC" w:rsidR="00996769" w:rsidRPr="005A2925" w:rsidRDefault="00996769" w:rsidP="00C058D2">
            <w:r w:rsidRPr="005A2925">
              <w:t>309</w:t>
            </w:r>
          </w:p>
        </w:tc>
      </w:tr>
      <w:tr w:rsidR="00996769" w:rsidRPr="005A2925" w14:paraId="08DBBF1E" w14:textId="77777777" w:rsidTr="00C058D2">
        <w:trPr>
          <w:trHeight w:val="320"/>
        </w:trPr>
        <w:tc>
          <w:tcPr>
            <w:tcW w:w="2340" w:type="dxa"/>
            <w:vMerge/>
            <w:tcBorders>
              <w:top w:val="nil"/>
              <w:left w:val="nil"/>
              <w:bottom w:val="nil"/>
              <w:right w:val="nil"/>
            </w:tcBorders>
            <w:vAlign w:val="center"/>
            <w:hideMark/>
          </w:tcPr>
          <w:p w14:paraId="2BC85F83" w14:textId="77777777" w:rsidR="00996769" w:rsidRPr="005A2925" w:rsidRDefault="00996769" w:rsidP="00C058D2">
            <w:pPr>
              <w:rPr>
                <w:b/>
                <w:bCs/>
              </w:rPr>
            </w:pPr>
          </w:p>
        </w:tc>
        <w:tc>
          <w:tcPr>
            <w:tcW w:w="1400" w:type="dxa"/>
            <w:tcBorders>
              <w:top w:val="nil"/>
              <w:left w:val="nil"/>
              <w:bottom w:val="nil"/>
              <w:right w:val="nil"/>
            </w:tcBorders>
            <w:shd w:val="clear" w:color="auto" w:fill="auto"/>
            <w:noWrap/>
            <w:vAlign w:val="bottom"/>
            <w:hideMark/>
          </w:tcPr>
          <w:p w14:paraId="4104F909" w14:textId="77777777" w:rsidR="00996769" w:rsidRPr="005A2925" w:rsidRDefault="00996769" w:rsidP="00C058D2">
            <w:pPr>
              <w:jc w:val="right"/>
            </w:pPr>
            <w:r w:rsidRPr="005A2925">
              <w:t>Media</w:t>
            </w:r>
          </w:p>
        </w:tc>
        <w:tc>
          <w:tcPr>
            <w:tcW w:w="2300" w:type="dxa"/>
            <w:tcBorders>
              <w:top w:val="nil"/>
              <w:left w:val="nil"/>
              <w:bottom w:val="nil"/>
              <w:right w:val="nil"/>
            </w:tcBorders>
            <w:shd w:val="clear" w:color="auto" w:fill="auto"/>
            <w:noWrap/>
            <w:vAlign w:val="bottom"/>
            <w:hideMark/>
          </w:tcPr>
          <w:p w14:paraId="76D29CF1" w14:textId="323B3408" w:rsidR="00996769" w:rsidRPr="005A2925" w:rsidRDefault="00996769" w:rsidP="00C058D2">
            <w:r w:rsidRPr="005A2925">
              <w:t>287</w:t>
            </w:r>
          </w:p>
        </w:tc>
      </w:tr>
      <w:tr w:rsidR="00996769" w:rsidRPr="005A2925" w14:paraId="50A58612" w14:textId="77777777" w:rsidTr="00C058D2">
        <w:trPr>
          <w:trHeight w:val="340"/>
        </w:trPr>
        <w:tc>
          <w:tcPr>
            <w:tcW w:w="2340" w:type="dxa"/>
            <w:tcBorders>
              <w:top w:val="nil"/>
              <w:left w:val="nil"/>
              <w:bottom w:val="single" w:sz="8" w:space="0" w:color="auto"/>
              <w:right w:val="nil"/>
            </w:tcBorders>
            <w:shd w:val="clear" w:color="auto" w:fill="auto"/>
            <w:noWrap/>
            <w:vAlign w:val="bottom"/>
            <w:hideMark/>
          </w:tcPr>
          <w:p w14:paraId="713F9539" w14:textId="77777777" w:rsidR="00996769" w:rsidRPr="005A2925" w:rsidRDefault="00996769" w:rsidP="00C058D2">
            <w:pPr>
              <w:jc w:val="right"/>
              <w:rPr>
                <w:b/>
                <w:bCs/>
              </w:rPr>
            </w:pPr>
            <w:r w:rsidRPr="005A2925">
              <w:rPr>
                <w:b/>
                <w:bCs/>
              </w:rPr>
              <w:t> </w:t>
            </w:r>
          </w:p>
        </w:tc>
        <w:tc>
          <w:tcPr>
            <w:tcW w:w="1400" w:type="dxa"/>
            <w:tcBorders>
              <w:top w:val="nil"/>
              <w:left w:val="nil"/>
              <w:bottom w:val="single" w:sz="8" w:space="0" w:color="auto"/>
              <w:right w:val="nil"/>
            </w:tcBorders>
            <w:shd w:val="clear" w:color="auto" w:fill="auto"/>
            <w:noWrap/>
            <w:vAlign w:val="bottom"/>
            <w:hideMark/>
          </w:tcPr>
          <w:p w14:paraId="2F4C95CF" w14:textId="77777777" w:rsidR="00996769" w:rsidRPr="005A2925" w:rsidRDefault="00996769" w:rsidP="00C058D2">
            <w:pPr>
              <w:jc w:val="right"/>
            </w:pPr>
            <w:r w:rsidRPr="005A2925">
              <w:t>IQR</w:t>
            </w:r>
          </w:p>
        </w:tc>
        <w:tc>
          <w:tcPr>
            <w:tcW w:w="2300" w:type="dxa"/>
            <w:tcBorders>
              <w:top w:val="nil"/>
              <w:left w:val="nil"/>
              <w:bottom w:val="single" w:sz="8" w:space="0" w:color="auto"/>
              <w:right w:val="nil"/>
            </w:tcBorders>
            <w:shd w:val="clear" w:color="auto" w:fill="auto"/>
            <w:noWrap/>
            <w:vAlign w:val="bottom"/>
            <w:hideMark/>
          </w:tcPr>
          <w:p w14:paraId="281BE178" w14:textId="01EB3174" w:rsidR="00996769" w:rsidRPr="005A2925" w:rsidRDefault="00996769" w:rsidP="00C058D2">
            <w:r w:rsidRPr="005A2925">
              <w:t>172-383</w:t>
            </w:r>
          </w:p>
        </w:tc>
      </w:tr>
    </w:tbl>
    <w:p w14:paraId="79153355" w14:textId="23639A66" w:rsidR="00996769" w:rsidRPr="005A2925" w:rsidRDefault="00996769" w:rsidP="00996769">
      <w:r w:rsidRPr="005A2925">
        <w:rPr>
          <w:bCs/>
          <w:vertAlign w:val="superscript"/>
        </w:rPr>
        <w:t xml:space="preserve">a </w:t>
      </w:r>
      <w:r w:rsidRPr="005A2925">
        <w:rPr>
          <w:bCs/>
        </w:rPr>
        <w:t>sample size is 47 for CSF markers</w:t>
      </w:r>
      <w:r w:rsidR="005A2925">
        <w:rPr>
          <w:bCs/>
        </w:rPr>
        <w:t xml:space="preserve"> (34CH, 13 MCI)</w:t>
      </w:r>
      <w:r w:rsidR="00B02867">
        <w:rPr>
          <w:bCs/>
        </w:rPr>
        <w:t>.</w:t>
      </w:r>
      <w:bookmarkStart w:id="1" w:name="_GoBack"/>
      <w:bookmarkEnd w:id="1"/>
    </w:p>
    <w:p w14:paraId="1E9DB034" w14:textId="399CC4CA" w:rsidR="00247EEC" w:rsidRPr="005A2925" w:rsidRDefault="00247EEC" w:rsidP="00632F88">
      <w:pPr>
        <w:jc w:val="center"/>
        <w:rPr>
          <w:b/>
        </w:rPr>
      </w:pPr>
      <w:r w:rsidRPr="005A2925">
        <w:rPr>
          <w:b/>
          <w:noProof/>
          <w:lang w:eastAsia="en-US"/>
        </w:rPr>
        <w:lastRenderedPageBreak/>
        <w:drawing>
          <wp:inline distT="0" distB="0" distL="0" distR="0" wp14:anchorId="1AC17324" wp14:editId="0A6AF211">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small.jpg"/>
                    <pic:cNvPicPr/>
                  </pic:nvPicPr>
                  <pic:blipFill>
                    <a:blip r:embed="rId14">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227D854C" w14:textId="77777777" w:rsidR="00247EEC" w:rsidRPr="005A2925" w:rsidRDefault="00247EEC" w:rsidP="00247EEC">
      <w:pPr>
        <w:jc w:val="center"/>
        <w:rPr>
          <w:b/>
        </w:rPr>
      </w:pPr>
    </w:p>
    <w:p w14:paraId="446F763F" w14:textId="77777777" w:rsidR="00247EEC" w:rsidRPr="005A2925" w:rsidRDefault="00247EEC" w:rsidP="00247EEC">
      <w:r w:rsidRPr="005A2925">
        <w:rPr>
          <w:b/>
        </w:rPr>
        <w:t>Figure 1</w:t>
      </w:r>
      <w:r w:rsidRPr="005A2925">
        <w:t>. White matter lesions appear bright (WM-hyper) on T2-FLAIR [A] and dark (WM-hypo) on T1-FSPGR [C] from a representative individual. Automatically identified WM lesions are shown overlaid on anatomic images with a yellow mask for WM-hyper in [B] and with a blue mask for WM-hypo in [D].</w:t>
      </w:r>
    </w:p>
    <w:p w14:paraId="03182D3A" w14:textId="77777777" w:rsidR="00247EEC" w:rsidRPr="005A2925" w:rsidRDefault="00247EEC" w:rsidP="00247EEC">
      <w:pPr>
        <w:sectPr w:rsidR="00247EEC" w:rsidRPr="005A2925" w:rsidSect="00DA153F">
          <w:pgSz w:w="12240" w:h="15840"/>
          <w:pgMar w:top="1440" w:right="1440" w:bottom="1440" w:left="1440" w:header="720" w:footer="720" w:gutter="0"/>
          <w:cols w:space="720"/>
          <w:docGrid w:linePitch="360"/>
        </w:sectPr>
      </w:pPr>
    </w:p>
    <w:p w14:paraId="518BB17B" w14:textId="77777777" w:rsidR="00247EEC" w:rsidRPr="005A2925" w:rsidRDefault="00247EEC" w:rsidP="00247EEC">
      <w:pPr>
        <w:jc w:val="center"/>
      </w:pPr>
    </w:p>
    <w:p w14:paraId="7724AA5A" w14:textId="77777777" w:rsidR="00247EEC" w:rsidRPr="005A2925" w:rsidRDefault="00247EEC" w:rsidP="00247EEC">
      <w:pPr>
        <w:jc w:val="center"/>
      </w:pPr>
      <w:r w:rsidRPr="005A2925">
        <w:rPr>
          <w:noProof/>
          <w:lang w:eastAsia="en-US"/>
        </w:rPr>
        <w:drawing>
          <wp:inline distT="0" distB="0" distL="0" distR="0" wp14:anchorId="43D51C50" wp14:editId="61AC145C">
            <wp:extent cx="6858000" cy="7320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small.jpg"/>
                    <pic:cNvPicPr/>
                  </pic:nvPicPr>
                  <pic:blipFill>
                    <a:blip r:embed="rId15">
                      <a:extLst>
                        <a:ext uri="{28A0092B-C50C-407E-A947-70E740481C1C}">
                          <a14:useLocalDpi xmlns:a14="http://schemas.microsoft.com/office/drawing/2010/main" val="0"/>
                        </a:ext>
                      </a:extLst>
                    </a:blip>
                    <a:stretch>
                      <a:fillRect/>
                    </a:stretch>
                  </pic:blipFill>
                  <pic:spPr>
                    <a:xfrm>
                      <a:off x="0" y="0"/>
                      <a:ext cx="6858000" cy="7320915"/>
                    </a:xfrm>
                    <a:prstGeom prst="rect">
                      <a:avLst/>
                    </a:prstGeom>
                  </pic:spPr>
                </pic:pic>
              </a:graphicData>
            </a:graphic>
          </wp:inline>
        </w:drawing>
      </w:r>
    </w:p>
    <w:p w14:paraId="54A83A67" w14:textId="77777777" w:rsidR="00247EEC" w:rsidRPr="005A2925" w:rsidRDefault="00247EEC" w:rsidP="00247EEC">
      <w:pPr>
        <w:jc w:val="center"/>
      </w:pPr>
    </w:p>
    <w:p w14:paraId="54D5570F" w14:textId="77777777" w:rsidR="00247EEC" w:rsidRPr="005A2925" w:rsidRDefault="00247EEC" w:rsidP="00247EEC">
      <w:r w:rsidRPr="005A2925">
        <w:rPr>
          <w:b/>
        </w:rPr>
        <w:t>Figure 2.</w:t>
      </w:r>
      <w:r w:rsidRPr="005A2925">
        <w:t xml:space="preserve"> The anatomic locations of WM lesions are shown projected onto standard space on 3 representative axial images as follows: [A] WM-hyper in yellow, [B] WM-hypo in blue, and [C] superimposed WM-hyper and WM-hypo with overlap in green.</w:t>
      </w:r>
    </w:p>
    <w:p w14:paraId="1779CBE5" w14:textId="77777777" w:rsidR="00247EEC" w:rsidRPr="005A2925" w:rsidRDefault="00247EEC" w:rsidP="00247EEC">
      <w:pPr>
        <w:sectPr w:rsidR="00247EEC" w:rsidRPr="005A2925" w:rsidSect="006A109F">
          <w:pgSz w:w="12240" w:h="15840"/>
          <w:pgMar w:top="720" w:right="720" w:bottom="720" w:left="720" w:header="720" w:footer="720" w:gutter="0"/>
          <w:cols w:space="720"/>
          <w:docGrid w:linePitch="360"/>
        </w:sectPr>
      </w:pPr>
    </w:p>
    <w:p w14:paraId="368FC3D1" w14:textId="30E546AC" w:rsidR="00247EEC" w:rsidRPr="005A2925" w:rsidRDefault="004B0C6C" w:rsidP="00247EEC">
      <w:pPr>
        <w:jc w:val="center"/>
        <w:rPr>
          <w:b/>
        </w:rPr>
      </w:pPr>
      <w:r w:rsidRPr="005A2925">
        <w:rPr>
          <w:b/>
          <w:noProof/>
        </w:rPr>
        <w:lastRenderedPageBreak/>
        <w:drawing>
          <wp:inline distT="0" distB="0" distL="0" distR="0" wp14:anchorId="66D4F54C" wp14:editId="52512AC3">
            <wp:extent cx="6858000" cy="5572125"/>
            <wp:effectExtent l="0" t="0" r="0" b="317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
                    <pic:cNvPicPr/>
                  </pic:nvPicPr>
                  <pic:blipFill>
                    <a:blip r:embed="rId16">
                      <a:extLst>
                        <a:ext uri="{28A0092B-C50C-407E-A947-70E740481C1C}">
                          <a14:useLocalDpi xmlns:a14="http://schemas.microsoft.com/office/drawing/2010/main" val="0"/>
                        </a:ext>
                      </a:extLst>
                    </a:blip>
                    <a:stretch>
                      <a:fillRect/>
                    </a:stretch>
                  </pic:blipFill>
                  <pic:spPr>
                    <a:xfrm>
                      <a:off x="0" y="0"/>
                      <a:ext cx="6858000" cy="5572125"/>
                    </a:xfrm>
                    <a:prstGeom prst="rect">
                      <a:avLst/>
                    </a:prstGeom>
                  </pic:spPr>
                </pic:pic>
              </a:graphicData>
            </a:graphic>
          </wp:inline>
        </w:drawing>
      </w:r>
    </w:p>
    <w:p w14:paraId="44580889" w14:textId="77777777" w:rsidR="00247EEC" w:rsidRPr="005A2925" w:rsidRDefault="00247EEC" w:rsidP="00247EEC">
      <w:pPr>
        <w:jc w:val="center"/>
        <w:rPr>
          <w:b/>
        </w:rPr>
      </w:pPr>
    </w:p>
    <w:p w14:paraId="004C40EC" w14:textId="59FF6AC2" w:rsidR="00247EEC" w:rsidRPr="005A2925" w:rsidRDefault="00247EEC" w:rsidP="00247EEC">
      <w:r w:rsidRPr="005A2925">
        <w:rPr>
          <w:b/>
        </w:rPr>
        <w:t>Figure 3</w:t>
      </w:r>
      <w:r w:rsidRPr="005A2925">
        <w:t>. WM-hyper and WM-hypo are strongly linearly correlated</w:t>
      </w:r>
    </w:p>
    <w:p w14:paraId="08634659" w14:textId="2F031F0B" w:rsidR="00247EEC" w:rsidRPr="005A2925" w:rsidRDefault="00247EEC" w:rsidP="00247EEC">
      <w:pPr>
        <w:sectPr w:rsidR="00247EEC" w:rsidRPr="005A2925" w:rsidSect="006A109F">
          <w:pgSz w:w="12240" w:h="15840"/>
          <w:pgMar w:top="720" w:right="720" w:bottom="720" w:left="720" w:header="720" w:footer="720" w:gutter="0"/>
          <w:cols w:space="720"/>
          <w:docGrid w:linePitch="360"/>
        </w:sectPr>
      </w:pPr>
    </w:p>
    <w:p w14:paraId="638E890A" w14:textId="55446112" w:rsidR="00247EEC" w:rsidRPr="005A2925" w:rsidRDefault="004B0C6C" w:rsidP="00247EEC">
      <w:pPr>
        <w:jc w:val="center"/>
        <w:rPr>
          <w:b/>
        </w:rPr>
      </w:pPr>
      <w:r w:rsidRPr="005A2925">
        <w:rPr>
          <w:b/>
          <w:noProof/>
        </w:rPr>
        <w:lastRenderedPageBreak/>
        <w:drawing>
          <wp:inline distT="0" distB="0" distL="0" distR="0" wp14:anchorId="3B4CD4CE" wp14:editId="18AAD0B5">
            <wp:extent cx="9023859" cy="3315759"/>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9-17 at 12.13.25 PM.png"/>
                    <pic:cNvPicPr/>
                  </pic:nvPicPr>
                  <pic:blipFill rotWithShape="1">
                    <a:blip r:embed="rId17" cstate="print">
                      <a:extLst>
                        <a:ext uri="{28A0092B-C50C-407E-A947-70E740481C1C}">
                          <a14:useLocalDpi xmlns:a14="http://schemas.microsoft.com/office/drawing/2010/main" val="0"/>
                        </a:ext>
                      </a:extLst>
                    </a:blip>
                    <a:srcRect l="585" r="723"/>
                    <a:stretch/>
                  </pic:blipFill>
                  <pic:spPr bwMode="auto">
                    <a:xfrm>
                      <a:off x="0" y="0"/>
                      <a:ext cx="9024434" cy="3315970"/>
                    </a:xfrm>
                    <a:prstGeom prst="rect">
                      <a:avLst/>
                    </a:prstGeom>
                    <a:ln>
                      <a:noFill/>
                    </a:ln>
                    <a:extLst>
                      <a:ext uri="{53640926-AAD7-44D8-BBD7-CCE9431645EC}">
                        <a14:shadowObscured xmlns:a14="http://schemas.microsoft.com/office/drawing/2010/main"/>
                      </a:ext>
                    </a:extLst>
                  </pic:spPr>
                </pic:pic>
              </a:graphicData>
            </a:graphic>
          </wp:inline>
        </w:drawing>
      </w:r>
    </w:p>
    <w:p w14:paraId="6E2C4280" w14:textId="77777777" w:rsidR="00247EEC" w:rsidRPr="005A2925" w:rsidRDefault="00247EEC" w:rsidP="00247EEC">
      <w:pPr>
        <w:rPr>
          <w:b/>
        </w:rPr>
      </w:pPr>
    </w:p>
    <w:p w14:paraId="33001F6A" w14:textId="4C6F525A" w:rsidR="00247EEC" w:rsidRPr="005A2925" w:rsidRDefault="00247EEC" w:rsidP="00247EEC">
      <w:pPr>
        <w:rPr>
          <w:b/>
        </w:rPr>
        <w:sectPr w:rsidR="00247EEC" w:rsidRPr="005A2925" w:rsidSect="006A109F">
          <w:pgSz w:w="15840" w:h="12240" w:orient="landscape"/>
          <w:pgMar w:top="720" w:right="720" w:bottom="720" w:left="720" w:header="720" w:footer="720" w:gutter="0"/>
          <w:cols w:space="720"/>
          <w:docGrid w:linePitch="360"/>
        </w:sectPr>
      </w:pPr>
      <w:r w:rsidRPr="005A2925">
        <w:rPr>
          <w:b/>
        </w:rPr>
        <w:t>Figure 4</w:t>
      </w:r>
      <w:r w:rsidRPr="005A2925">
        <w:t>. Increase in WM-hyper</w:t>
      </w:r>
      <w:r w:rsidR="00705C70" w:rsidRPr="005A2925">
        <w:t xml:space="preserve"> [A]</w:t>
      </w:r>
      <w:r w:rsidRPr="005A2925">
        <w:t xml:space="preserve"> and WM-hypo</w:t>
      </w:r>
      <w:r w:rsidR="00705C70" w:rsidRPr="005A2925">
        <w:t xml:space="preserve"> [B]</w:t>
      </w:r>
      <w:r w:rsidRPr="005A2925">
        <w:t xml:space="preserve"> </w:t>
      </w:r>
      <w:r w:rsidR="00705C70" w:rsidRPr="005A2925">
        <w:t xml:space="preserve">show a significant correlation </w:t>
      </w:r>
      <w:r w:rsidRPr="005A2925">
        <w:t>with age.</w:t>
      </w:r>
    </w:p>
    <w:p w14:paraId="26C1E32D" w14:textId="18ECCEDF" w:rsidR="00247EEC" w:rsidRPr="005A2925" w:rsidRDefault="00AA6D8B" w:rsidP="00247EEC">
      <w:pPr>
        <w:jc w:val="center"/>
        <w:rPr>
          <w:b/>
        </w:rPr>
      </w:pPr>
      <w:r w:rsidRPr="005A2925">
        <w:rPr>
          <w:b/>
          <w:noProof/>
        </w:rPr>
        <w:lastRenderedPageBreak/>
        <w:drawing>
          <wp:inline distT="0" distB="0" distL="0" distR="0" wp14:anchorId="4FC8F11D" wp14:editId="799C5824">
            <wp:extent cx="8229600" cy="3170555"/>
            <wp:effectExtent l="0" t="0" r="0" b="444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8">
                      <a:extLst>
                        <a:ext uri="{28A0092B-C50C-407E-A947-70E740481C1C}">
                          <a14:useLocalDpi xmlns:a14="http://schemas.microsoft.com/office/drawing/2010/main" val="0"/>
                        </a:ext>
                      </a:extLst>
                    </a:blip>
                    <a:stretch>
                      <a:fillRect/>
                    </a:stretch>
                  </pic:blipFill>
                  <pic:spPr>
                    <a:xfrm>
                      <a:off x="0" y="0"/>
                      <a:ext cx="8229600" cy="3170555"/>
                    </a:xfrm>
                    <a:prstGeom prst="rect">
                      <a:avLst/>
                    </a:prstGeom>
                  </pic:spPr>
                </pic:pic>
              </a:graphicData>
            </a:graphic>
          </wp:inline>
        </w:drawing>
      </w:r>
    </w:p>
    <w:p w14:paraId="7734FBA1" w14:textId="77777777" w:rsidR="00247EEC" w:rsidRPr="005A2925" w:rsidRDefault="00247EEC" w:rsidP="00247EEC">
      <w:pPr>
        <w:rPr>
          <w:b/>
        </w:rPr>
      </w:pPr>
    </w:p>
    <w:p w14:paraId="46A637DD" w14:textId="3F4370BA" w:rsidR="00247EEC" w:rsidRPr="005A2925" w:rsidRDefault="00247EEC" w:rsidP="00247EEC">
      <w:r w:rsidRPr="005A2925">
        <w:rPr>
          <w:b/>
        </w:rPr>
        <w:t>Figure 5.</w:t>
      </w:r>
      <w:r w:rsidRPr="005A2925">
        <w:t xml:space="preserve">  Increased WM-hyper [A] and WM-hypo [B] was strongly correlated with low levels of CSF </w:t>
      </w:r>
      <w:r w:rsidRPr="005A2925">
        <w:sym w:font="Symbol" w:char="F062"/>
      </w:r>
      <w:r w:rsidRPr="005A2925">
        <w:t xml:space="preserve">-amyloid, supporting a link between white matter damage and changes associated with early Alzheimer’s disease pathology. </w:t>
      </w:r>
    </w:p>
    <w:p w14:paraId="05D9227D" w14:textId="23BA4CBF" w:rsidR="00247EEC" w:rsidRPr="005A2925" w:rsidRDefault="00247EEC" w:rsidP="00247EEC">
      <w:pPr>
        <w:jc w:val="center"/>
        <w:rPr>
          <w:b/>
        </w:rPr>
      </w:pPr>
    </w:p>
    <w:p w14:paraId="760CDB77" w14:textId="443A0A0B" w:rsidR="00997CDF" w:rsidRPr="005A2925" w:rsidRDefault="00997CDF">
      <w:pPr>
        <w:rPr>
          <w:b/>
        </w:rPr>
      </w:pPr>
      <w:r w:rsidRPr="005A2925">
        <w:rPr>
          <w:b/>
        </w:rPr>
        <w:br w:type="page"/>
      </w:r>
    </w:p>
    <w:p w14:paraId="01A01015" w14:textId="721FE3E5" w:rsidR="00247EEC" w:rsidRPr="005A2925" w:rsidRDefault="00AA6D8B" w:rsidP="00247EEC">
      <w:pPr>
        <w:jc w:val="center"/>
        <w:rPr>
          <w:b/>
        </w:rPr>
      </w:pPr>
      <w:r w:rsidRPr="005A2925">
        <w:rPr>
          <w:b/>
          <w:noProof/>
        </w:rPr>
        <w:lastRenderedPageBreak/>
        <w:drawing>
          <wp:inline distT="0" distB="0" distL="0" distR="0" wp14:anchorId="4C76B669" wp14:editId="5F0846CD">
            <wp:extent cx="8229600" cy="312547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png"/>
                    <pic:cNvPicPr/>
                  </pic:nvPicPr>
                  <pic:blipFill>
                    <a:blip r:embed="rId19">
                      <a:extLst>
                        <a:ext uri="{28A0092B-C50C-407E-A947-70E740481C1C}">
                          <a14:useLocalDpi xmlns:a14="http://schemas.microsoft.com/office/drawing/2010/main" val="0"/>
                        </a:ext>
                      </a:extLst>
                    </a:blip>
                    <a:stretch>
                      <a:fillRect/>
                    </a:stretch>
                  </pic:blipFill>
                  <pic:spPr>
                    <a:xfrm>
                      <a:off x="0" y="0"/>
                      <a:ext cx="8229600" cy="3125470"/>
                    </a:xfrm>
                    <a:prstGeom prst="rect">
                      <a:avLst/>
                    </a:prstGeom>
                  </pic:spPr>
                </pic:pic>
              </a:graphicData>
            </a:graphic>
          </wp:inline>
        </w:drawing>
      </w:r>
    </w:p>
    <w:p w14:paraId="664C5E10" w14:textId="6772683E" w:rsidR="00247EEC" w:rsidRPr="005A2925" w:rsidRDefault="00247EEC" w:rsidP="00247EEC">
      <w:r w:rsidRPr="005A2925">
        <w:rPr>
          <w:b/>
        </w:rPr>
        <w:t>Figure 6.</w:t>
      </w:r>
      <w:r w:rsidRPr="005A2925">
        <w:t xml:space="preserve"> WM-hyper [A] and WM-hypo [B] showed a trend towards higher values among those with greater CSF </w:t>
      </w:r>
      <w:r w:rsidR="00997CDF" w:rsidRPr="005A2925">
        <w:t>T</w:t>
      </w:r>
      <w:r w:rsidRPr="005A2925">
        <w:t xml:space="preserve">au concentrations.   </w:t>
      </w:r>
    </w:p>
    <w:p w14:paraId="0DCB6DC1" w14:textId="05BAA540" w:rsidR="00D108BF" w:rsidRPr="005A2925" w:rsidRDefault="00D108BF" w:rsidP="00D108BF">
      <w:pPr>
        <w:ind w:left="180" w:hanging="180"/>
      </w:pPr>
    </w:p>
    <w:sectPr w:rsidR="00D108BF" w:rsidRPr="005A2925" w:rsidSect="008829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22F2E" w14:textId="77777777" w:rsidR="00610A9D" w:rsidRDefault="00610A9D">
      <w:r>
        <w:separator/>
      </w:r>
    </w:p>
  </w:endnote>
  <w:endnote w:type="continuationSeparator" w:id="0">
    <w:p w14:paraId="606A85B6" w14:textId="77777777" w:rsidR="00610A9D" w:rsidRDefault="00610A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6CABE" w14:textId="77777777" w:rsidR="00610A9D" w:rsidRDefault="00610A9D">
      <w:r>
        <w:separator/>
      </w:r>
    </w:p>
  </w:footnote>
  <w:footnote w:type="continuationSeparator" w:id="0">
    <w:p w14:paraId="4BE467AC" w14:textId="77777777" w:rsidR="00610A9D" w:rsidRDefault="00610A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9232725"/>
      <w:docPartObj>
        <w:docPartGallery w:val="Page Numbers (Top of Page)"/>
        <w:docPartUnique/>
      </w:docPartObj>
    </w:sdtPr>
    <w:sdtEndPr>
      <w:rPr>
        <w:rStyle w:val="PageNumber"/>
      </w:rPr>
    </w:sdtEndPr>
    <w:sdtContent>
      <w:p w14:paraId="600F023D" w14:textId="77777777" w:rsidR="006760D3" w:rsidRDefault="008829D8" w:rsidP="00A052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D5C304" w14:textId="77777777" w:rsidR="006760D3" w:rsidRDefault="00610A9D" w:rsidP="003218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4246685"/>
      <w:docPartObj>
        <w:docPartGallery w:val="Page Numbers (Top of Page)"/>
        <w:docPartUnique/>
      </w:docPartObj>
    </w:sdtPr>
    <w:sdtEndPr>
      <w:rPr>
        <w:rStyle w:val="PageNumber"/>
      </w:rPr>
    </w:sdtEndPr>
    <w:sdtContent>
      <w:p w14:paraId="6AE8D2CD" w14:textId="77777777" w:rsidR="006760D3" w:rsidRDefault="008829D8" w:rsidP="00A052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00EBE169" w14:textId="77777777" w:rsidR="006760D3" w:rsidRDefault="00610A9D" w:rsidP="00BF592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0C03A0"/>
    <w:multiLevelType w:val="hybridMultilevel"/>
    <w:tmpl w:val="A22E4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7166E"/>
    <w:rsid w:val="000034DA"/>
    <w:rsid w:val="00010131"/>
    <w:rsid w:val="0001575B"/>
    <w:rsid w:val="00017721"/>
    <w:rsid w:val="00021C53"/>
    <w:rsid w:val="00035338"/>
    <w:rsid w:val="00036E16"/>
    <w:rsid w:val="000562B4"/>
    <w:rsid w:val="00070CD7"/>
    <w:rsid w:val="00075931"/>
    <w:rsid w:val="00077901"/>
    <w:rsid w:val="00097AF3"/>
    <w:rsid w:val="000B425B"/>
    <w:rsid w:val="000C233B"/>
    <w:rsid w:val="000C34A3"/>
    <w:rsid w:val="000C4255"/>
    <w:rsid w:val="000C4E2E"/>
    <w:rsid w:val="000D26F7"/>
    <w:rsid w:val="000D36B6"/>
    <w:rsid w:val="000D3ACC"/>
    <w:rsid w:val="000E0021"/>
    <w:rsid w:val="000E1BCC"/>
    <w:rsid w:val="000E38FC"/>
    <w:rsid w:val="000E4D28"/>
    <w:rsid w:val="000F07EB"/>
    <w:rsid w:val="00110971"/>
    <w:rsid w:val="00111590"/>
    <w:rsid w:val="001200DA"/>
    <w:rsid w:val="0012014D"/>
    <w:rsid w:val="0013031C"/>
    <w:rsid w:val="00132765"/>
    <w:rsid w:val="00136FA8"/>
    <w:rsid w:val="0014149B"/>
    <w:rsid w:val="00151F2C"/>
    <w:rsid w:val="00154E73"/>
    <w:rsid w:val="00160CE0"/>
    <w:rsid w:val="0017144C"/>
    <w:rsid w:val="001741CE"/>
    <w:rsid w:val="00184954"/>
    <w:rsid w:val="00196887"/>
    <w:rsid w:val="00197945"/>
    <w:rsid w:val="001A4DCC"/>
    <w:rsid w:val="001B080A"/>
    <w:rsid w:val="001B0BD6"/>
    <w:rsid w:val="001B5C4C"/>
    <w:rsid w:val="001B704E"/>
    <w:rsid w:val="001C1469"/>
    <w:rsid w:val="001C4C63"/>
    <w:rsid w:val="001D367F"/>
    <w:rsid w:val="001E2904"/>
    <w:rsid w:val="001E42CF"/>
    <w:rsid w:val="001F1A34"/>
    <w:rsid w:val="00200163"/>
    <w:rsid w:val="002014DB"/>
    <w:rsid w:val="00201635"/>
    <w:rsid w:val="0020173C"/>
    <w:rsid w:val="00240F93"/>
    <w:rsid w:val="002416E0"/>
    <w:rsid w:val="0024299E"/>
    <w:rsid w:val="00242EEB"/>
    <w:rsid w:val="00247426"/>
    <w:rsid w:val="00247EEC"/>
    <w:rsid w:val="00252F2D"/>
    <w:rsid w:val="00256522"/>
    <w:rsid w:val="00256C08"/>
    <w:rsid w:val="0026291A"/>
    <w:rsid w:val="002640A2"/>
    <w:rsid w:val="0026542F"/>
    <w:rsid w:val="00273068"/>
    <w:rsid w:val="002821AF"/>
    <w:rsid w:val="00285522"/>
    <w:rsid w:val="00291106"/>
    <w:rsid w:val="002941AF"/>
    <w:rsid w:val="002A3E5E"/>
    <w:rsid w:val="002B39FE"/>
    <w:rsid w:val="002C0510"/>
    <w:rsid w:val="002C3BD3"/>
    <w:rsid w:val="002D050F"/>
    <w:rsid w:val="002E4E94"/>
    <w:rsid w:val="002E60A4"/>
    <w:rsid w:val="00300F54"/>
    <w:rsid w:val="003031F7"/>
    <w:rsid w:val="00324BE9"/>
    <w:rsid w:val="00334072"/>
    <w:rsid w:val="0034610B"/>
    <w:rsid w:val="00346C9F"/>
    <w:rsid w:val="00347E19"/>
    <w:rsid w:val="0035045A"/>
    <w:rsid w:val="00361B20"/>
    <w:rsid w:val="003640F7"/>
    <w:rsid w:val="00374689"/>
    <w:rsid w:val="00382A91"/>
    <w:rsid w:val="003A10E6"/>
    <w:rsid w:val="003A778E"/>
    <w:rsid w:val="003B151C"/>
    <w:rsid w:val="003B3689"/>
    <w:rsid w:val="003B617C"/>
    <w:rsid w:val="003C0A9B"/>
    <w:rsid w:val="003C2580"/>
    <w:rsid w:val="00400834"/>
    <w:rsid w:val="00404A7F"/>
    <w:rsid w:val="00421DD7"/>
    <w:rsid w:val="004360BD"/>
    <w:rsid w:val="00436F16"/>
    <w:rsid w:val="00443F89"/>
    <w:rsid w:val="00444B89"/>
    <w:rsid w:val="00444E1F"/>
    <w:rsid w:val="004619FF"/>
    <w:rsid w:val="00464D7A"/>
    <w:rsid w:val="0046553C"/>
    <w:rsid w:val="00466721"/>
    <w:rsid w:val="0047325B"/>
    <w:rsid w:val="00476E2B"/>
    <w:rsid w:val="00482F5E"/>
    <w:rsid w:val="00493AF7"/>
    <w:rsid w:val="004B0C6C"/>
    <w:rsid w:val="004B6911"/>
    <w:rsid w:val="004C195B"/>
    <w:rsid w:val="004C7E4A"/>
    <w:rsid w:val="004D0971"/>
    <w:rsid w:val="004D6C19"/>
    <w:rsid w:val="004D75A1"/>
    <w:rsid w:val="004E0DDE"/>
    <w:rsid w:val="004E6708"/>
    <w:rsid w:val="004F27D0"/>
    <w:rsid w:val="004F6959"/>
    <w:rsid w:val="0050135D"/>
    <w:rsid w:val="00512C77"/>
    <w:rsid w:val="00523938"/>
    <w:rsid w:val="005265B7"/>
    <w:rsid w:val="00526A17"/>
    <w:rsid w:val="0052782D"/>
    <w:rsid w:val="00527DF5"/>
    <w:rsid w:val="00534E2B"/>
    <w:rsid w:val="00547DE1"/>
    <w:rsid w:val="00550AF4"/>
    <w:rsid w:val="0055797A"/>
    <w:rsid w:val="00557A90"/>
    <w:rsid w:val="005617BA"/>
    <w:rsid w:val="00567B54"/>
    <w:rsid w:val="0057555E"/>
    <w:rsid w:val="00582D3C"/>
    <w:rsid w:val="00583F5B"/>
    <w:rsid w:val="005859DD"/>
    <w:rsid w:val="00586C3A"/>
    <w:rsid w:val="00593F93"/>
    <w:rsid w:val="005A2925"/>
    <w:rsid w:val="005B2BCC"/>
    <w:rsid w:val="005B4196"/>
    <w:rsid w:val="005C1CE1"/>
    <w:rsid w:val="005C2242"/>
    <w:rsid w:val="005C2EC8"/>
    <w:rsid w:val="005D5B29"/>
    <w:rsid w:val="005D637F"/>
    <w:rsid w:val="005E2337"/>
    <w:rsid w:val="005E26D8"/>
    <w:rsid w:val="005E4EA2"/>
    <w:rsid w:val="005E67E3"/>
    <w:rsid w:val="005F1310"/>
    <w:rsid w:val="005F2697"/>
    <w:rsid w:val="005F7176"/>
    <w:rsid w:val="00601AA8"/>
    <w:rsid w:val="0060373D"/>
    <w:rsid w:val="00610A9D"/>
    <w:rsid w:val="006202EA"/>
    <w:rsid w:val="00625117"/>
    <w:rsid w:val="00632F88"/>
    <w:rsid w:val="006406CC"/>
    <w:rsid w:val="00656C97"/>
    <w:rsid w:val="00664FAD"/>
    <w:rsid w:val="006665E5"/>
    <w:rsid w:val="00673494"/>
    <w:rsid w:val="00675281"/>
    <w:rsid w:val="006779BA"/>
    <w:rsid w:val="00684FDE"/>
    <w:rsid w:val="00685DBF"/>
    <w:rsid w:val="0069073D"/>
    <w:rsid w:val="00691515"/>
    <w:rsid w:val="00693B07"/>
    <w:rsid w:val="00694227"/>
    <w:rsid w:val="00694BA4"/>
    <w:rsid w:val="00695E23"/>
    <w:rsid w:val="006A2AC8"/>
    <w:rsid w:val="006A3F5D"/>
    <w:rsid w:val="006B7129"/>
    <w:rsid w:val="006C3505"/>
    <w:rsid w:val="006C3751"/>
    <w:rsid w:val="006D12EF"/>
    <w:rsid w:val="006E27B1"/>
    <w:rsid w:val="006E45A1"/>
    <w:rsid w:val="006E6559"/>
    <w:rsid w:val="006E74D1"/>
    <w:rsid w:val="006F7FB4"/>
    <w:rsid w:val="00705C70"/>
    <w:rsid w:val="00706521"/>
    <w:rsid w:val="007152AB"/>
    <w:rsid w:val="007316D8"/>
    <w:rsid w:val="00732D3A"/>
    <w:rsid w:val="00735784"/>
    <w:rsid w:val="00741751"/>
    <w:rsid w:val="00752ECF"/>
    <w:rsid w:val="00753DBB"/>
    <w:rsid w:val="007578C9"/>
    <w:rsid w:val="007709BE"/>
    <w:rsid w:val="00773731"/>
    <w:rsid w:val="007842F0"/>
    <w:rsid w:val="00785D82"/>
    <w:rsid w:val="0079431E"/>
    <w:rsid w:val="00796A8A"/>
    <w:rsid w:val="00796E0C"/>
    <w:rsid w:val="00797129"/>
    <w:rsid w:val="007A2A3C"/>
    <w:rsid w:val="007A7838"/>
    <w:rsid w:val="007B1D4F"/>
    <w:rsid w:val="007B40DA"/>
    <w:rsid w:val="007C1EC3"/>
    <w:rsid w:val="007C482E"/>
    <w:rsid w:val="007D4C4C"/>
    <w:rsid w:val="007D5F0E"/>
    <w:rsid w:val="007E4724"/>
    <w:rsid w:val="007E7D5A"/>
    <w:rsid w:val="007F3FB5"/>
    <w:rsid w:val="007F520E"/>
    <w:rsid w:val="00801252"/>
    <w:rsid w:val="00802272"/>
    <w:rsid w:val="00807D75"/>
    <w:rsid w:val="00810CC6"/>
    <w:rsid w:val="00811902"/>
    <w:rsid w:val="00815462"/>
    <w:rsid w:val="00815C7B"/>
    <w:rsid w:val="00821F7C"/>
    <w:rsid w:val="00842BF8"/>
    <w:rsid w:val="00852A0E"/>
    <w:rsid w:val="00853792"/>
    <w:rsid w:val="00855E07"/>
    <w:rsid w:val="00863147"/>
    <w:rsid w:val="00863231"/>
    <w:rsid w:val="00865E42"/>
    <w:rsid w:val="0087166E"/>
    <w:rsid w:val="00882596"/>
    <w:rsid w:val="008829D8"/>
    <w:rsid w:val="008858BB"/>
    <w:rsid w:val="00887B5D"/>
    <w:rsid w:val="00894012"/>
    <w:rsid w:val="008A2ADF"/>
    <w:rsid w:val="008A55AC"/>
    <w:rsid w:val="008B6173"/>
    <w:rsid w:val="008B7100"/>
    <w:rsid w:val="008C4006"/>
    <w:rsid w:val="008D07AE"/>
    <w:rsid w:val="008D2439"/>
    <w:rsid w:val="008D28C1"/>
    <w:rsid w:val="008E10F3"/>
    <w:rsid w:val="008E66DA"/>
    <w:rsid w:val="008F24B6"/>
    <w:rsid w:val="008F4510"/>
    <w:rsid w:val="008F6640"/>
    <w:rsid w:val="008F7D76"/>
    <w:rsid w:val="009019F8"/>
    <w:rsid w:val="00910C03"/>
    <w:rsid w:val="00911CB6"/>
    <w:rsid w:val="00915F62"/>
    <w:rsid w:val="00932CD7"/>
    <w:rsid w:val="0094265A"/>
    <w:rsid w:val="00943FDE"/>
    <w:rsid w:val="00961987"/>
    <w:rsid w:val="0096215A"/>
    <w:rsid w:val="009758F8"/>
    <w:rsid w:val="00977C89"/>
    <w:rsid w:val="009844FB"/>
    <w:rsid w:val="00993856"/>
    <w:rsid w:val="00996769"/>
    <w:rsid w:val="00996913"/>
    <w:rsid w:val="00997CDF"/>
    <w:rsid w:val="009A089B"/>
    <w:rsid w:val="009A32CE"/>
    <w:rsid w:val="009A4EF7"/>
    <w:rsid w:val="009A5AE0"/>
    <w:rsid w:val="009C47DB"/>
    <w:rsid w:val="009C4D8A"/>
    <w:rsid w:val="009D0A27"/>
    <w:rsid w:val="009D3B32"/>
    <w:rsid w:val="009D593B"/>
    <w:rsid w:val="009E1276"/>
    <w:rsid w:val="009E4663"/>
    <w:rsid w:val="009F31DD"/>
    <w:rsid w:val="009F3C28"/>
    <w:rsid w:val="009F75EC"/>
    <w:rsid w:val="00A12EE6"/>
    <w:rsid w:val="00A170A9"/>
    <w:rsid w:val="00A219C7"/>
    <w:rsid w:val="00A251F5"/>
    <w:rsid w:val="00A42B38"/>
    <w:rsid w:val="00A5258F"/>
    <w:rsid w:val="00A53290"/>
    <w:rsid w:val="00A539D1"/>
    <w:rsid w:val="00A71D23"/>
    <w:rsid w:val="00A75707"/>
    <w:rsid w:val="00A837CB"/>
    <w:rsid w:val="00AA60E5"/>
    <w:rsid w:val="00AA6D8B"/>
    <w:rsid w:val="00AB280C"/>
    <w:rsid w:val="00AB4991"/>
    <w:rsid w:val="00AC1819"/>
    <w:rsid w:val="00AC6449"/>
    <w:rsid w:val="00AD01E7"/>
    <w:rsid w:val="00AD133C"/>
    <w:rsid w:val="00AD343D"/>
    <w:rsid w:val="00AD72C1"/>
    <w:rsid w:val="00AD7392"/>
    <w:rsid w:val="00AE53D3"/>
    <w:rsid w:val="00AE7866"/>
    <w:rsid w:val="00B02867"/>
    <w:rsid w:val="00B06256"/>
    <w:rsid w:val="00B07E96"/>
    <w:rsid w:val="00B14BC9"/>
    <w:rsid w:val="00B279A1"/>
    <w:rsid w:val="00B301E4"/>
    <w:rsid w:val="00B35EE1"/>
    <w:rsid w:val="00B362D4"/>
    <w:rsid w:val="00B36F1D"/>
    <w:rsid w:val="00B41F5E"/>
    <w:rsid w:val="00B45925"/>
    <w:rsid w:val="00B53991"/>
    <w:rsid w:val="00B60A36"/>
    <w:rsid w:val="00B63179"/>
    <w:rsid w:val="00B64C2F"/>
    <w:rsid w:val="00B719FA"/>
    <w:rsid w:val="00B726F4"/>
    <w:rsid w:val="00B74FB1"/>
    <w:rsid w:val="00B7633C"/>
    <w:rsid w:val="00B82B8F"/>
    <w:rsid w:val="00B83A8F"/>
    <w:rsid w:val="00B856AA"/>
    <w:rsid w:val="00BA728F"/>
    <w:rsid w:val="00BB37AE"/>
    <w:rsid w:val="00BC1BBB"/>
    <w:rsid w:val="00BC4953"/>
    <w:rsid w:val="00BC523C"/>
    <w:rsid w:val="00BC60C9"/>
    <w:rsid w:val="00BD7616"/>
    <w:rsid w:val="00BF0EBC"/>
    <w:rsid w:val="00C02121"/>
    <w:rsid w:val="00C125FD"/>
    <w:rsid w:val="00C1431D"/>
    <w:rsid w:val="00C15D58"/>
    <w:rsid w:val="00C20741"/>
    <w:rsid w:val="00C2591D"/>
    <w:rsid w:val="00C35F83"/>
    <w:rsid w:val="00C51122"/>
    <w:rsid w:val="00C51BC1"/>
    <w:rsid w:val="00C57D1C"/>
    <w:rsid w:val="00C62F8B"/>
    <w:rsid w:val="00C6406D"/>
    <w:rsid w:val="00C70BF9"/>
    <w:rsid w:val="00C70EB0"/>
    <w:rsid w:val="00C721E4"/>
    <w:rsid w:val="00C72601"/>
    <w:rsid w:val="00C804F0"/>
    <w:rsid w:val="00C85FB4"/>
    <w:rsid w:val="00C93CE1"/>
    <w:rsid w:val="00C97599"/>
    <w:rsid w:val="00CA7EFB"/>
    <w:rsid w:val="00CB079C"/>
    <w:rsid w:val="00CB6048"/>
    <w:rsid w:val="00CB6875"/>
    <w:rsid w:val="00CB7401"/>
    <w:rsid w:val="00CC7244"/>
    <w:rsid w:val="00CC7F7C"/>
    <w:rsid w:val="00CD186E"/>
    <w:rsid w:val="00CD2343"/>
    <w:rsid w:val="00CD687F"/>
    <w:rsid w:val="00CE04FB"/>
    <w:rsid w:val="00CE0725"/>
    <w:rsid w:val="00CF4764"/>
    <w:rsid w:val="00D108BF"/>
    <w:rsid w:val="00D131D3"/>
    <w:rsid w:val="00D13453"/>
    <w:rsid w:val="00D154DB"/>
    <w:rsid w:val="00D15F58"/>
    <w:rsid w:val="00D20FA3"/>
    <w:rsid w:val="00D34243"/>
    <w:rsid w:val="00D550C8"/>
    <w:rsid w:val="00D64529"/>
    <w:rsid w:val="00D64ED9"/>
    <w:rsid w:val="00D71360"/>
    <w:rsid w:val="00D7542C"/>
    <w:rsid w:val="00D80A0B"/>
    <w:rsid w:val="00D8767E"/>
    <w:rsid w:val="00D97044"/>
    <w:rsid w:val="00DA153F"/>
    <w:rsid w:val="00DA58D5"/>
    <w:rsid w:val="00DA5D69"/>
    <w:rsid w:val="00DB0232"/>
    <w:rsid w:val="00DC0F0A"/>
    <w:rsid w:val="00DC1B95"/>
    <w:rsid w:val="00DC30E2"/>
    <w:rsid w:val="00DC3FE9"/>
    <w:rsid w:val="00DC516C"/>
    <w:rsid w:val="00DC7D5C"/>
    <w:rsid w:val="00DD3693"/>
    <w:rsid w:val="00DD5381"/>
    <w:rsid w:val="00DD6F6B"/>
    <w:rsid w:val="00DF126D"/>
    <w:rsid w:val="00E07C3A"/>
    <w:rsid w:val="00E10C94"/>
    <w:rsid w:val="00E12A8D"/>
    <w:rsid w:val="00E25037"/>
    <w:rsid w:val="00E26D62"/>
    <w:rsid w:val="00E41145"/>
    <w:rsid w:val="00E426F8"/>
    <w:rsid w:val="00E506A9"/>
    <w:rsid w:val="00E5407E"/>
    <w:rsid w:val="00E6211A"/>
    <w:rsid w:val="00E80AF8"/>
    <w:rsid w:val="00E82D1D"/>
    <w:rsid w:val="00E84443"/>
    <w:rsid w:val="00E86D41"/>
    <w:rsid w:val="00EA329E"/>
    <w:rsid w:val="00EA3AB0"/>
    <w:rsid w:val="00EB20B9"/>
    <w:rsid w:val="00EB7B42"/>
    <w:rsid w:val="00EC48A0"/>
    <w:rsid w:val="00EF12CA"/>
    <w:rsid w:val="00EF3B67"/>
    <w:rsid w:val="00F165DE"/>
    <w:rsid w:val="00F355E1"/>
    <w:rsid w:val="00F3793C"/>
    <w:rsid w:val="00F54BEC"/>
    <w:rsid w:val="00F54F2B"/>
    <w:rsid w:val="00F57B37"/>
    <w:rsid w:val="00F62E27"/>
    <w:rsid w:val="00F6730E"/>
    <w:rsid w:val="00F7351E"/>
    <w:rsid w:val="00F75F5F"/>
    <w:rsid w:val="00F84F8F"/>
    <w:rsid w:val="00F85173"/>
    <w:rsid w:val="00F90469"/>
    <w:rsid w:val="00F90550"/>
    <w:rsid w:val="00FB62E7"/>
    <w:rsid w:val="00FC1D04"/>
    <w:rsid w:val="00FC2AD8"/>
    <w:rsid w:val="00FC2FF3"/>
    <w:rsid w:val="00FC6BC7"/>
    <w:rsid w:val="00FC7173"/>
    <w:rsid w:val="00FD0823"/>
    <w:rsid w:val="00FE74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B21C8"/>
  <w15:chartTrackingRefBased/>
  <w15:docId w15:val="{284FB396-4252-F040-A401-06D07B740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07C3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EEC"/>
    <w:rPr>
      <w:color w:val="0000FF"/>
      <w:u w:val="single"/>
    </w:rPr>
  </w:style>
  <w:style w:type="paragraph" w:styleId="Header">
    <w:name w:val="header"/>
    <w:basedOn w:val="Normal"/>
    <w:link w:val="HeaderChar"/>
    <w:uiPriority w:val="99"/>
    <w:unhideWhenUsed/>
    <w:rsid w:val="00247EEC"/>
    <w:pPr>
      <w:tabs>
        <w:tab w:val="center" w:pos="4680"/>
        <w:tab w:val="right" w:pos="936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247EEC"/>
    <w:rPr>
      <w:lang w:eastAsia="en-US"/>
    </w:rPr>
  </w:style>
  <w:style w:type="character" w:styleId="PageNumber">
    <w:name w:val="page number"/>
    <w:basedOn w:val="DefaultParagraphFont"/>
    <w:uiPriority w:val="99"/>
    <w:semiHidden/>
    <w:unhideWhenUsed/>
    <w:rsid w:val="00247EEC"/>
  </w:style>
  <w:style w:type="paragraph" w:customStyle="1" w:styleId="EndNoteBibliography">
    <w:name w:val="EndNote Bibliography"/>
    <w:basedOn w:val="Normal"/>
    <w:link w:val="EndNoteBibliographyChar"/>
    <w:rsid w:val="00247EEC"/>
    <w:rPr>
      <w:rFonts w:ascii="Calibri" w:eastAsiaTheme="minorEastAsia" w:hAnsi="Calibri" w:cs="Calibri"/>
      <w:noProof/>
      <w:lang w:eastAsia="en-US"/>
    </w:rPr>
  </w:style>
  <w:style w:type="character" w:customStyle="1" w:styleId="EndNoteBibliographyChar">
    <w:name w:val="EndNote Bibliography Char"/>
    <w:basedOn w:val="DefaultParagraphFont"/>
    <w:link w:val="EndNoteBibliography"/>
    <w:rsid w:val="00247EEC"/>
    <w:rPr>
      <w:rFonts w:ascii="Calibri" w:hAnsi="Calibri" w:cs="Calibri"/>
      <w:noProof/>
      <w:lang w:eastAsia="en-US"/>
    </w:rPr>
  </w:style>
  <w:style w:type="paragraph" w:styleId="PlainText">
    <w:name w:val="Plain Text"/>
    <w:basedOn w:val="Normal"/>
    <w:link w:val="PlainTextChar"/>
    <w:uiPriority w:val="99"/>
    <w:unhideWhenUsed/>
    <w:rsid w:val="00247EEC"/>
    <w:rPr>
      <w:rFonts w:ascii="Consolas" w:eastAsiaTheme="minorEastAsia" w:hAnsi="Consolas" w:cs="Consolas"/>
      <w:sz w:val="21"/>
      <w:szCs w:val="21"/>
    </w:rPr>
  </w:style>
  <w:style w:type="character" w:customStyle="1" w:styleId="PlainTextChar">
    <w:name w:val="Plain Text Char"/>
    <w:basedOn w:val="DefaultParagraphFont"/>
    <w:link w:val="PlainText"/>
    <w:uiPriority w:val="99"/>
    <w:rsid w:val="00247EEC"/>
    <w:rPr>
      <w:rFonts w:ascii="Consolas" w:hAnsi="Consolas" w:cs="Consolas"/>
      <w:sz w:val="21"/>
      <w:szCs w:val="21"/>
    </w:rPr>
  </w:style>
  <w:style w:type="paragraph" w:styleId="BalloonText">
    <w:name w:val="Balloon Text"/>
    <w:basedOn w:val="Normal"/>
    <w:link w:val="BalloonTextChar"/>
    <w:uiPriority w:val="99"/>
    <w:semiHidden/>
    <w:unhideWhenUsed/>
    <w:rsid w:val="00247EEC"/>
    <w:rPr>
      <w:sz w:val="18"/>
      <w:szCs w:val="18"/>
    </w:rPr>
  </w:style>
  <w:style w:type="character" w:customStyle="1" w:styleId="BalloonTextChar">
    <w:name w:val="Balloon Text Char"/>
    <w:basedOn w:val="DefaultParagraphFont"/>
    <w:link w:val="BalloonText"/>
    <w:uiPriority w:val="99"/>
    <w:semiHidden/>
    <w:rsid w:val="00247EEC"/>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0C425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C4255"/>
    <w:rPr>
      <w:rFonts w:ascii="Calibri" w:eastAsia="Times New Roman" w:hAnsi="Calibri" w:cs="Calibri"/>
    </w:rPr>
  </w:style>
  <w:style w:type="paragraph" w:styleId="ListParagraph">
    <w:name w:val="List Paragraph"/>
    <w:basedOn w:val="Normal"/>
    <w:uiPriority w:val="34"/>
    <w:qFormat/>
    <w:rsid w:val="00B74FB1"/>
    <w:pPr>
      <w:ind w:left="720"/>
      <w:contextualSpacing/>
    </w:pPr>
  </w:style>
  <w:style w:type="paragraph" w:customStyle="1" w:styleId="EndNoteCategoryHeading">
    <w:name w:val="EndNote Category Heading"/>
    <w:basedOn w:val="Normal"/>
    <w:link w:val="EndNoteCategoryHeadingChar"/>
    <w:rsid w:val="00CB079C"/>
    <w:pPr>
      <w:spacing w:before="120" w:after="120"/>
    </w:pPr>
    <w:rPr>
      <w:b/>
    </w:rPr>
  </w:style>
  <w:style w:type="character" w:customStyle="1" w:styleId="EndNoteCategoryHeadingChar">
    <w:name w:val="EndNote Category Heading Char"/>
    <w:basedOn w:val="DefaultParagraphFont"/>
    <w:link w:val="EndNoteCategoryHeading"/>
    <w:rsid w:val="00CB079C"/>
    <w:rPr>
      <w:rFonts w:ascii="Times New Roman" w:eastAsia="Times New Roman" w:hAnsi="Times New Roman" w:cs="Times New Roman"/>
      <w:b/>
    </w:rPr>
  </w:style>
  <w:style w:type="paragraph" w:styleId="Revision">
    <w:name w:val="Revision"/>
    <w:hidden/>
    <w:uiPriority w:val="99"/>
    <w:semiHidden/>
    <w:rsid w:val="008D07AE"/>
    <w:rPr>
      <w:rFonts w:ascii="Times New Roman" w:eastAsia="Times New Roman" w:hAnsi="Times New Roman" w:cs="Times New Roman"/>
    </w:rPr>
  </w:style>
  <w:style w:type="character" w:customStyle="1" w:styleId="apple-converted-space">
    <w:name w:val="apple-converted-space"/>
    <w:basedOn w:val="DefaultParagraphFont"/>
    <w:rsid w:val="005D5B29"/>
  </w:style>
  <w:style w:type="character" w:styleId="CommentReference">
    <w:name w:val="annotation reference"/>
    <w:basedOn w:val="DefaultParagraphFont"/>
    <w:uiPriority w:val="99"/>
    <w:semiHidden/>
    <w:unhideWhenUsed/>
    <w:rsid w:val="00382A91"/>
    <w:rPr>
      <w:sz w:val="16"/>
      <w:szCs w:val="16"/>
    </w:rPr>
  </w:style>
  <w:style w:type="paragraph" w:styleId="CommentText">
    <w:name w:val="annotation text"/>
    <w:basedOn w:val="Normal"/>
    <w:link w:val="CommentTextChar"/>
    <w:uiPriority w:val="99"/>
    <w:semiHidden/>
    <w:unhideWhenUsed/>
    <w:rsid w:val="00382A91"/>
    <w:rPr>
      <w:sz w:val="20"/>
      <w:szCs w:val="20"/>
    </w:rPr>
  </w:style>
  <w:style w:type="character" w:customStyle="1" w:styleId="CommentTextChar">
    <w:name w:val="Comment Text Char"/>
    <w:basedOn w:val="DefaultParagraphFont"/>
    <w:link w:val="CommentText"/>
    <w:uiPriority w:val="99"/>
    <w:semiHidden/>
    <w:rsid w:val="00382A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82A91"/>
    <w:rPr>
      <w:b/>
      <w:bCs/>
    </w:rPr>
  </w:style>
  <w:style w:type="character" w:customStyle="1" w:styleId="CommentSubjectChar">
    <w:name w:val="Comment Subject Char"/>
    <w:basedOn w:val="CommentTextChar"/>
    <w:link w:val="CommentSubject"/>
    <w:uiPriority w:val="99"/>
    <w:semiHidden/>
    <w:rsid w:val="00382A91"/>
    <w:rPr>
      <w:rFonts w:ascii="Times New Roman" w:eastAsia="Times New Roman" w:hAnsi="Times New Roman" w:cs="Times New Roman"/>
      <w:b/>
      <w:bCs/>
      <w:sz w:val="20"/>
      <w:szCs w:val="20"/>
    </w:rPr>
  </w:style>
  <w:style w:type="table" w:styleId="PlainTable3">
    <w:name w:val="Plain Table 3"/>
    <w:basedOn w:val="TableNormal"/>
    <w:uiPriority w:val="43"/>
    <w:rsid w:val="00865E4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65E4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65E4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65E4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65E4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65E4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65E4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65E4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865E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85100">
      <w:bodyDiv w:val="1"/>
      <w:marLeft w:val="0"/>
      <w:marRight w:val="0"/>
      <w:marTop w:val="0"/>
      <w:marBottom w:val="0"/>
      <w:divBdr>
        <w:top w:val="none" w:sz="0" w:space="0" w:color="auto"/>
        <w:left w:val="none" w:sz="0" w:space="0" w:color="auto"/>
        <w:bottom w:val="none" w:sz="0" w:space="0" w:color="auto"/>
        <w:right w:val="none" w:sz="0" w:space="0" w:color="auto"/>
      </w:divBdr>
    </w:div>
    <w:div w:id="203948343">
      <w:bodyDiv w:val="1"/>
      <w:marLeft w:val="0"/>
      <w:marRight w:val="0"/>
      <w:marTop w:val="0"/>
      <w:marBottom w:val="0"/>
      <w:divBdr>
        <w:top w:val="none" w:sz="0" w:space="0" w:color="auto"/>
        <w:left w:val="none" w:sz="0" w:space="0" w:color="auto"/>
        <w:bottom w:val="none" w:sz="0" w:space="0" w:color="auto"/>
        <w:right w:val="none" w:sz="0" w:space="0" w:color="auto"/>
      </w:divBdr>
    </w:div>
    <w:div w:id="546065530">
      <w:bodyDiv w:val="1"/>
      <w:marLeft w:val="0"/>
      <w:marRight w:val="0"/>
      <w:marTop w:val="0"/>
      <w:marBottom w:val="0"/>
      <w:divBdr>
        <w:top w:val="none" w:sz="0" w:space="0" w:color="auto"/>
        <w:left w:val="none" w:sz="0" w:space="0" w:color="auto"/>
        <w:bottom w:val="none" w:sz="0" w:space="0" w:color="auto"/>
        <w:right w:val="none" w:sz="0" w:space="0" w:color="auto"/>
      </w:divBdr>
    </w:div>
    <w:div w:id="720442480">
      <w:bodyDiv w:val="1"/>
      <w:marLeft w:val="0"/>
      <w:marRight w:val="0"/>
      <w:marTop w:val="0"/>
      <w:marBottom w:val="0"/>
      <w:divBdr>
        <w:top w:val="none" w:sz="0" w:space="0" w:color="auto"/>
        <w:left w:val="none" w:sz="0" w:space="0" w:color="auto"/>
        <w:bottom w:val="none" w:sz="0" w:space="0" w:color="auto"/>
        <w:right w:val="none" w:sz="0" w:space="0" w:color="auto"/>
      </w:divBdr>
    </w:div>
    <w:div w:id="1165626579">
      <w:bodyDiv w:val="1"/>
      <w:marLeft w:val="0"/>
      <w:marRight w:val="0"/>
      <w:marTop w:val="0"/>
      <w:marBottom w:val="0"/>
      <w:divBdr>
        <w:top w:val="none" w:sz="0" w:space="0" w:color="auto"/>
        <w:left w:val="none" w:sz="0" w:space="0" w:color="auto"/>
        <w:bottom w:val="none" w:sz="0" w:space="0" w:color="auto"/>
        <w:right w:val="none" w:sz="0" w:space="0" w:color="auto"/>
      </w:divBdr>
    </w:div>
    <w:div w:id="1420709613">
      <w:bodyDiv w:val="1"/>
      <w:marLeft w:val="0"/>
      <w:marRight w:val="0"/>
      <w:marTop w:val="0"/>
      <w:marBottom w:val="0"/>
      <w:divBdr>
        <w:top w:val="none" w:sz="0" w:space="0" w:color="auto"/>
        <w:left w:val="none" w:sz="0" w:space="0" w:color="auto"/>
        <w:bottom w:val="none" w:sz="0" w:space="0" w:color="auto"/>
        <w:right w:val="none" w:sz="0" w:space="0" w:color="auto"/>
      </w:divBdr>
    </w:div>
    <w:div w:id="175204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King@HMRI.org"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fer.nmr.mgh.harvard.edu/"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www.statistical-modelling.de/lst.html"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alz.washington.edu/WEB/npsych_means.html"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C7E2E-9F70-F14C-B7D3-DB3659BE1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9338</Words>
  <Characters>5322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10</cp:revision>
  <cp:lastPrinted>2019-08-06T17:11:00Z</cp:lastPrinted>
  <dcterms:created xsi:type="dcterms:W3CDTF">2019-09-25T22:21:00Z</dcterms:created>
  <dcterms:modified xsi:type="dcterms:W3CDTF">2019-09-25T23:13:00Z</dcterms:modified>
</cp:coreProperties>
</file>